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4924" w:rsidRPr="00D72A1D" w:rsidRDefault="0017502A" w:rsidP="00740831">
      <w:pPr>
        <w:pStyle w:val="Title"/>
        <w:spacing w:line="240" w:lineRule="auto"/>
      </w:pPr>
      <w:r w:rsidRPr="00D72A1D">
        <w:t xml:space="preserve">Hysteretic energy dissipation </w:t>
      </w:r>
      <w:r w:rsidR="00812EF5" w:rsidRPr="00D72A1D">
        <w:t>in</w:t>
      </w:r>
      <w:r w:rsidRPr="00D72A1D">
        <w:t xml:space="preserve"> </w:t>
      </w:r>
      <w:r w:rsidR="00EA1ACF" w:rsidRPr="00D72A1D">
        <w:t>aluminium</w:t>
      </w:r>
      <w:r w:rsidRPr="00D72A1D">
        <w:t xml:space="preserve"> matrix syntactic foam under intermittent </w:t>
      </w:r>
      <w:r w:rsidR="00D72A1D">
        <w:t>cyclic compression</w:t>
      </w:r>
    </w:p>
    <w:p w:rsidR="004F5846" w:rsidRPr="004F5846" w:rsidRDefault="004F5846" w:rsidP="00740831">
      <w:pPr>
        <w:spacing w:line="240" w:lineRule="auto"/>
      </w:pPr>
    </w:p>
    <w:p w:rsidR="004F5846" w:rsidRPr="008A2694" w:rsidRDefault="004F5846" w:rsidP="00740831">
      <w:pPr>
        <w:spacing w:after="0" w:line="240" w:lineRule="auto"/>
        <w:jc w:val="center"/>
      </w:pPr>
      <w:r>
        <w:t>Yue Zhang</w:t>
      </w:r>
      <w:r w:rsidRPr="008A2694">
        <w:t xml:space="preserve"> and Yuyuan Zhao</w:t>
      </w:r>
    </w:p>
    <w:p w:rsidR="003A6493" w:rsidRDefault="004F5846" w:rsidP="00740831">
      <w:pPr>
        <w:spacing w:line="240" w:lineRule="auto"/>
        <w:jc w:val="center"/>
      </w:pPr>
      <w:r w:rsidRPr="008A2694">
        <w:t>School of Engineering, University of Liverpool, Liverpool L69 3GH, UK</w:t>
      </w:r>
    </w:p>
    <w:p w:rsidR="003A6493" w:rsidRDefault="003A6493" w:rsidP="00740831">
      <w:pPr>
        <w:pStyle w:val="Heading1"/>
        <w:numPr>
          <w:ilvl w:val="0"/>
          <w:numId w:val="0"/>
        </w:numPr>
        <w:spacing w:line="240" w:lineRule="auto"/>
        <w:ind w:left="284" w:hanging="284"/>
      </w:pPr>
      <w:r>
        <w:t>Abstract</w:t>
      </w:r>
    </w:p>
    <w:p w:rsidR="00CD4F91" w:rsidRDefault="003A6493" w:rsidP="00740831">
      <w:pPr>
        <w:spacing w:line="240" w:lineRule="auto"/>
        <w:jc w:val="both"/>
        <w:rPr>
          <w:color w:val="000000" w:themeColor="text1"/>
        </w:rPr>
      </w:pPr>
      <w:r w:rsidRPr="00085781">
        <w:rPr>
          <w:color w:val="000000" w:themeColor="text1"/>
        </w:rPr>
        <w:t xml:space="preserve">Metal matrix syntactic foams with </w:t>
      </w:r>
      <w:r w:rsidR="00CD4F91">
        <w:rPr>
          <w:color w:val="000000" w:themeColor="text1"/>
        </w:rPr>
        <w:t xml:space="preserve">an </w:t>
      </w:r>
      <w:r w:rsidRPr="00085781">
        <w:rPr>
          <w:color w:val="000000" w:themeColor="text1"/>
        </w:rPr>
        <w:t xml:space="preserve">Al 6082 matrix and </w:t>
      </w:r>
      <w:r w:rsidR="009F4965">
        <w:rPr>
          <w:color w:val="000000" w:themeColor="text1"/>
        </w:rPr>
        <w:t>hollow</w:t>
      </w:r>
      <w:r w:rsidRPr="00085781">
        <w:rPr>
          <w:color w:val="000000" w:themeColor="text1"/>
        </w:rPr>
        <w:t xml:space="preserve"> </w:t>
      </w:r>
      <w:r w:rsidR="00CD4F91">
        <w:t>SiO</w:t>
      </w:r>
      <w:r w:rsidR="00CD4F91" w:rsidRPr="008C3484">
        <w:rPr>
          <w:vertAlign w:val="subscript"/>
        </w:rPr>
        <w:t>2</w:t>
      </w:r>
      <w:r w:rsidR="00CD4F91">
        <w:t>-Al</w:t>
      </w:r>
      <w:r w:rsidR="00CD4F91" w:rsidRPr="008C3484">
        <w:rPr>
          <w:vertAlign w:val="subscript"/>
        </w:rPr>
        <w:t>2</w:t>
      </w:r>
      <w:r w:rsidR="00CD4F91">
        <w:t>O</w:t>
      </w:r>
      <w:r w:rsidR="00CD4F91" w:rsidRPr="008C3484">
        <w:rPr>
          <w:vertAlign w:val="subscript"/>
        </w:rPr>
        <w:t>3</w:t>
      </w:r>
      <w:r w:rsidR="00CD4F91" w:rsidRPr="008C3484">
        <w:t xml:space="preserve"> </w:t>
      </w:r>
      <w:r w:rsidRPr="00085781">
        <w:rPr>
          <w:color w:val="000000" w:themeColor="text1"/>
        </w:rPr>
        <w:t xml:space="preserve">microspheres were fabricated by infiltration casting. The </w:t>
      </w:r>
      <w:r w:rsidR="00CD4F91">
        <w:rPr>
          <w:color w:val="000000" w:themeColor="text1"/>
        </w:rPr>
        <w:t xml:space="preserve">energy absorption behaviours </w:t>
      </w:r>
      <w:r w:rsidRPr="00085781">
        <w:rPr>
          <w:color w:val="000000" w:themeColor="text1"/>
        </w:rPr>
        <w:t xml:space="preserve">of the syntactic foams </w:t>
      </w:r>
      <w:r w:rsidR="00CD4F91" w:rsidRPr="00085781">
        <w:rPr>
          <w:color w:val="000000" w:themeColor="text1"/>
        </w:rPr>
        <w:t xml:space="preserve">under monotonic, intermittent cyclic and two-stage repetitive cyclic compression conditions </w:t>
      </w:r>
      <w:r w:rsidRPr="00085781">
        <w:rPr>
          <w:color w:val="000000" w:themeColor="text1"/>
        </w:rPr>
        <w:t xml:space="preserve">were studied. </w:t>
      </w:r>
      <w:r w:rsidR="00CD4F91">
        <w:t>T</w:t>
      </w:r>
      <w:r w:rsidR="00CD4F91" w:rsidRPr="0042737D">
        <w:t>he compressive strength, yield strain and platea</w:t>
      </w:r>
      <w:r w:rsidR="00CD4F91">
        <w:t xml:space="preserve">u stress are mainly dependent </w:t>
      </w:r>
      <w:r w:rsidR="00CD4F91" w:rsidRPr="0042737D">
        <w:t>on the CM particle size</w:t>
      </w:r>
      <w:r w:rsidR="00CD4F91">
        <w:t xml:space="preserve"> and are</w:t>
      </w:r>
      <w:r w:rsidR="00CD4F91" w:rsidRPr="0042737D">
        <w:t xml:space="preserve"> less sensitive to the CM volume percentage</w:t>
      </w:r>
      <w:r w:rsidR="00CD4F91">
        <w:t>.</w:t>
      </w:r>
      <w:r w:rsidR="00CD4F91" w:rsidRPr="00085781">
        <w:rPr>
          <w:color w:val="000000" w:themeColor="text1"/>
        </w:rPr>
        <w:t xml:space="preserve"> </w:t>
      </w:r>
      <w:r w:rsidRPr="00085781">
        <w:rPr>
          <w:color w:val="000000" w:themeColor="text1"/>
        </w:rPr>
        <w:t xml:space="preserve">The specific dissipated energy </w:t>
      </w:r>
      <w:r w:rsidR="00CD4F91">
        <w:rPr>
          <w:color w:val="000000" w:themeColor="text1"/>
        </w:rPr>
        <w:t xml:space="preserve">under cyclic loading </w:t>
      </w:r>
      <w:r w:rsidRPr="00085781">
        <w:rPr>
          <w:color w:val="000000" w:themeColor="text1"/>
        </w:rPr>
        <w:t xml:space="preserve">is </w:t>
      </w:r>
      <w:r w:rsidR="00CD4F91">
        <w:rPr>
          <w:color w:val="000000" w:themeColor="text1"/>
        </w:rPr>
        <w:t xml:space="preserve">mainly </w:t>
      </w:r>
      <w:r w:rsidR="00085781" w:rsidRPr="00085781">
        <w:rPr>
          <w:color w:val="000000" w:themeColor="text1"/>
        </w:rPr>
        <w:t>dependent</w:t>
      </w:r>
      <w:r w:rsidR="00CD4F91">
        <w:rPr>
          <w:color w:val="000000" w:themeColor="text1"/>
        </w:rPr>
        <w:t xml:space="preserve"> on the loading stress and is </w:t>
      </w:r>
      <w:r w:rsidRPr="00085781">
        <w:rPr>
          <w:color w:val="000000" w:themeColor="text1"/>
        </w:rPr>
        <w:t xml:space="preserve">proportional to the </w:t>
      </w:r>
      <w:r w:rsidR="00CD4F91" w:rsidRPr="00085781">
        <w:rPr>
          <w:color w:val="000000" w:themeColor="text1"/>
        </w:rPr>
        <w:t>square</w:t>
      </w:r>
      <w:r w:rsidR="00CD4F91">
        <w:rPr>
          <w:color w:val="000000" w:themeColor="text1"/>
        </w:rPr>
        <w:t xml:space="preserve"> of stress</w:t>
      </w:r>
      <w:r w:rsidRPr="00085781">
        <w:rPr>
          <w:color w:val="000000" w:themeColor="text1"/>
        </w:rPr>
        <w:t xml:space="preserve">. Each syntactic foam has a nearly constant hysteretic specific damping capacity, which is proportional to the CM volume percentage but </w:t>
      </w:r>
      <w:r w:rsidR="00CD4F91">
        <w:rPr>
          <w:color w:val="000000" w:themeColor="text1"/>
        </w:rPr>
        <w:t xml:space="preserve">is </w:t>
      </w:r>
      <w:r w:rsidRPr="00085781">
        <w:rPr>
          <w:color w:val="000000" w:themeColor="text1"/>
        </w:rPr>
        <w:t xml:space="preserve">not sensitive to the CM particle size. The </w:t>
      </w:r>
      <w:bookmarkStart w:id="0" w:name="OLE_LINK1"/>
      <w:bookmarkStart w:id="1" w:name="OLE_LINK2"/>
      <w:bookmarkStart w:id="2" w:name="OLE_LINK3"/>
      <w:bookmarkStart w:id="3" w:name="OLE_LINK4"/>
      <w:r w:rsidRPr="00085781">
        <w:rPr>
          <w:color w:val="000000" w:themeColor="text1"/>
        </w:rPr>
        <w:t>cyclic loading history</w:t>
      </w:r>
      <w:bookmarkEnd w:id="0"/>
      <w:bookmarkEnd w:id="1"/>
      <w:r w:rsidRPr="00085781">
        <w:rPr>
          <w:color w:val="000000" w:themeColor="text1"/>
        </w:rPr>
        <w:t xml:space="preserve"> </w:t>
      </w:r>
      <w:bookmarkEnd w:id="2"/>
      <w:bookmarkEnd w:id="3"/>
      <w:r w:rsidRPr="00085781">
        <w:rPr>
          <w:color w:val="000000" w:themeColor="text1"/>
        </w:rPr>
        <w:t>has an influence on the hysteretic energy dissipation</w:t>
      </w:r>
      <w:r w:rsidR="00D72A1D">
        <w:rPr>
          <w:color w:val="000000" w:themeColor="text1"/>
        </w:rPr>
        <w:t>. I</w:t>
      </w:r>
      <w:r w:rsidRPr="00085781">
        <w:rPr>
          <w:color w:val="000000" w:themeColor="text1"/>
        </w:rPr>
        <w:t>f the stress level is below the maximum stress experienced in the previous cycles</w:t>
      </w:r>
      <w:r w:rsidR="00D72A1D">
        <w:rPr>
          <w:color w:val="000000" w:themeColor="text1"/>
        </w:rPr>
        <w:t>, t</w:t>
      </w:r>
      <w:r w:rsidR="00D72A1D" w:rsidRPr="0042737D">
        <w:t xml:space="preserve">he specific dissipated energy and specific damping capacity are much lower than those measured at the same stress </w:t>
      </w:r>
      <w:r w:rsidR="00D72A1D">
        <w:t xml:space="preserve">in previous cycles. </w:t>
      </w:r>
      <w:r w:rsidRPr="00085781">
        <w:rPr>
          <w:color w:val="000000" w:themeColor="text1"/>
        </w:rPr>
        <w:t xml:space="preserve">The hysteretic energy dissipation is caused by microcrack formation and propagation in the CM particles. The accumulation of crack development leads to CM particle fracture, which results in a small </w:t>
      </w:r>
      <w:r w:rsidR="00D72A1D">
        <w:rPr>
          <w:color w:val="000000" w:themeColor="text1"/>
        </w:rPr>
        <w:t xml:space="preserve">permanent plastic deformation. </w:t>
      </w:r>
    </w:p>
    <w:p w:rsidR="00D72A1D" w:rsidRPr="00D72A1D" w:rsidRDefault="00D72A1D" w:rsidP="00740831">
      <w:pPr>
        <w:spacing w:line="240" w:lineRule="auto"/>
        <w:jc w:val="both"/>
        <w:rPr>
          <w:color w:val="000000" w:themeColor="text1"/>
        </w:rPr>
      </w:pPr>
    </w:p>
    <w:p w:rsidR="003A6493" w:rsidRPr="00085781" w:rsidRDefault="003A6493" w:rsidP="00740831">
      <w:pPr>
        <w:spacing w:line="240" w:lineRule="auto"/>
        <w:jc w:val="both"/>
        <w:rPr>
          <w:color w:val="000000" w:themeColor="text1"/>
        </w:rPr>
      </w:pPr>
      <w:r w:rsidRPr="00085781">
        <w:rPr>
          <w:b/>
          <w:color w:val="000000" w:themeColor="text1"/>
        </w:rPr>
        <w:t>Keywords</w:t>
      </w:r>
      <w:r w:rsidRPr="00085781">
        <w:rPr>
          <w:color w:val="000000" w:themeColor="text1"/>
        </w:rPr>
        <w:t>: metal matrix syntactic foam, cyclic loading, hysteretic energy dissipation, specific damping capacity, damping mechanism</w:t>
      </w:r>
    </w:p>
    <w:p w:rsidR="003A6493" w:rsidRDefault="003A6493" w:rsidP="00740831">
      <w:pPr>
        <w:spacing w:line="240" w:lineRule="auto"/>
      </w:pPr>
    </w:p>
    <w:p w:rsidR="00B44869" w:rsidRDefault="009553B1" w:rsidP="00740831">
      <w:pPr>
        <w:pStyle w:val="Heading1"/>
        <w:spacing w:line="240" w:lineRule="auto"/>
      </w:pPr>
      <w:bookmarkStart w:id="4" w:name="_Toc522726816"/>
      <w:r>
        <w:t>Introduction</w:t>
      </w:r>
      <w:bookmarkEnd w:id="4"/>
    </w:p>
    <w:p w:rsidR="00B0732F" w:rsidRPr="00322FBC" w:rsidRDefault="003A6493" w:rsidP="00740831">
      <w:pPr>
        <w:spacing w:line="240" w:lineRule="auto"/>
        <w:jc w:val="both"/>
        <w:rPr>
          <w:color w:val="000000" w:themeColor="text1"/>
        </w:rPr>
      </w:pPr>
      <w:r w:rsidRPr="00322FBC">
        <w:rPr>
          <w:color w:val="000000" w:themeColor="text1"/>
        </w:rPr>
        <w:t xml:space="preserve">Metal matrix syntactic foam (MMSF) is a special composite material where a metal matrix is embedded with hollow or porous ceramic particles. Using hollow or porous ceramic particles as the reinforcement gives MMSF many outstanding mechanical properties, such as low density, high specific stiffness, high energy absorbing and damping capability </w:t>
      </w:r>
      <w:r w:rsidRPr="00322FBC">
        <w:rPr>
          <w:color w:val="000000" w:themeColor="text1"/>
        </w:rPr>
        <w:fldChar w:fldCharType="begin"/>
      </w:r>
      <w:r w:rsidRPr="00322FBC">
        <w:rPr>
          <w:color w:val="000000" w:themeColor="text1"/>
        </w:rPr>
        <w:instrText xml:space="preserve"> ADDIN EN.CITE &lt;EndNote&gt;&lt;Cite&gt;&lt;Author&gt;Dorian K. Balcha&lt;/Author&gt;&lt;Year&gt;2005&lt;/Year&gt;&lt;RecNum&gt;4&lt;/RecNum&gt;&lt;DisplayText&gt;[1]&lt;/DisplayText&gt;&lt;record&gt;&lt;rec-number&gt;4&lt;/rec-number&gt;&lt;foreign-keys&gt;&lt;key app="EN" db-id="afx5vp9z6d5pfxexr2kpd0dbaaw0pdf59tvw" timestamp="1508265471"&gt;4&lt;/key&gt;&lt;key app="ENWeb" db-id=""&gt;0&lt;/key&gt;&lt;/foreign-keys&gt;&lt;ref-type name="Journal Article"&gt;17&lt;/ref-type&gt;&lt;contributors&gt;&lt;authors&gt;&lt;author&gt;Dorian K. Balcha, John G. O’Dwyer, Graham R. Davisc, Carl M. Cady, George T. Gray, David C. Dunanda&lt;/author&gt;&lt;/authors&gt;&lt;/contributors&gt;&lt;titles&gt;&lt;title&gt;Plasticity and damage in aluminum syntactic foams deformed under dynamic and quasi-static conditions&lt;/title&gt;&lt;secondary-title&gt;Materials Science and Engineering: A&lt;/secondary-title&gt;&lt;/titles&gt;&lt;periodical&gt;&lt;full-title&gt;Materials Science and Engineering: A&lt;/full-title&gt;&lt;/periodical&gt;&lt;pages&gt;408–417&lt;/pages&gt;&lt;volume&gt;391&lt;/volume&gt;&lt;number&gt;1-2&lt;/number&gt;&lt;dates&gt;&lt;year&gt;2005&lt;/year&gt;&lt;/dates&gt;&lt;urls&gt;&lt;/urls&gt;&lt;/record&gt;&lt;/Cite&gt;&lt;/EndNote&gt;</w:instrText>
      </w:r>
      <w:r w:rsidRPr="00322FBC">
        <w:rPr>
          <w:color w:val="000000" w:themeColor="text1"/>
        </w:rPr>
        <w:fldChar w:fldCharType="separate"/>
      </w:r>
      <w:r w:rsidRPr="00322FBC">
        <w:rPr>
          <w:noProof/>
          <w:color w:val="000000" w:themeColor="text1"/>
        </w:rPr>
        <w:t>[1]</w:t>
      </w:r>
      <w:r w:rsidRPr="00322FBC">
        <w:rPr>
          <w:color w:val="000000" w:themeColor="text1"/>
        </w:rPr>
        <w:fldChar w:fldCharType="end"/>
      </w:r>
      <w:r w:rsidRPr="00322FBC">
        <w:rPr>
          <w:color w:val="000000" w:themeColor="text1"/>
        </w:rPr>
        <w:t xml:space="preserve">. </w:t>
      </w:r>
      <w:r w:rsidR="006718C9">
        <w:rPr>
          <w:color w:val="000000" w:themeColor="text1"/>
        </w:rPr>
        <w:t>MMSF</w:t>
      </w:r>
      <w:r w:rsidRPr="00322FBC">
        <w:rPr>
          <w:color w:val="000000" w:themeColor="text1"/>
        </w:rPr>
        <w:t xml:space="preserve"> is a candidate material for several structural components in automobiles and other modes of transportation because they can reduce weight and improve fuel efficiency </w:t>
      </w:r>
      <w:r w:rsidRPr="00322FBC">
        <w:rPr>
          <w:color w:val="000000" w:themeColor="text1"/>
        </w:rPr>
        <w:fldChar w:fldCharType="begin"/>
      </w:r>
      <w:r w:rsidRPr="00322FBC">
        <w:rPr>
          <w:color w:val="000000" w:themeColor="text1"/>
        </w:rPr>
        <w:instrText xml:space="preserve"> ADDIN EN.CITE &lt;EndNote&gt;&lt;Cite&gt;&lt;Author&gt;Cox&lt;/Author&gt;&lt;Year&gt;2014&lt;/Year&gt;&lt;RecNum&gt;98&lt;/RecNum&gt;&lt;DisplayText&gt;[2]&lt;/DisplayText&gt;&lt;record&gt;&lt;rec-number&gt;98&lt;/rec-number&gt;&lt;foreign-keys&gt;&lt;key app="EN" db-id="afx5vp9z6d5pfxexr2kpd0dbaaw0pdf59tvw" timestamp="1508265448"&gt;98&lt;/key&gt;&lt;key app="ENWeb" db-id=""&gt;0&lt;/key&gt;&lt;/foreign-keys&gt;&lt;ref-type name="Journal Article"&gt;17&lt;/ref-type&gt;&lt;contributors&gt;&lt;authors&gt;&lt;author&gt;Cox, James&lt;/author&gt;&lt;author&gt;Luong, Dung&lt;/author&gt;&lt;author&gt;Shunmugasamy, Vasanth&lt;/author&gt;&lt;author&gt;Gupta, Nikhil&lt;/author&gt;&lt;author&gt;Strbik, Oliver&lt;/author&gt;&lt;author&gt;Cho, Kyu&lt;/author&gt;&lt;/authors&gt;&lt;/contributors&gt;&lt;titles&gt;&lt;title&gt;Dynamic and Thermal Properties of Aluminum Alloy A356/Silicon Carbide Hollow Particle Syntactic Foams&lt;/title&gt;&lt;secondary-title&gt;Metals&lt;/secondary-title&gt;&lt;/titles&gt;&lt;periodical&gt;&lt;full-title&gt;Metals&lt;/full-title&gt;&lt;/periodical&gt;&lt;pages&gt;530-548&lt;/pages&gt;&lt;volume&gt;4&lt;/volume&gt;&lt;number&gt;4&lt;/number&gt;&lt;dates&gt;&lt;year&gt;2014&lt;/year&gt;&lt;/dates&gt;&lt;isbn&gt;2075-4701&lt;/isbn&gt;&lt;urls&gt;&lt;/urls&gt;&lt;electronic-resource-num&gt;10.3390/met4040530&lt;/electronic-resource-num&gt;&lt;/record&gt;&lt;/Cite&gt;&lt;/EndNote&gt;</w:instrText>
      </w:r>
      <w:r w:rsidRPr="00322FBC">
        <w:rPr>
          <w:color w:val="000000" w:themeColor="text1"/>
        </w:rPr>
        <w:fldChar w:fldCharType="separate"/>
      </w:r>
      <w:r w:rsidRPr="00322FBC">
        <w:rPr>
          <w:noProof/>
          <w:color w:val="000000" w:themeColor="text1"/>
        </w:rPr>
        <w:t>[2]</w:t>
      </w:r>
      <w:r w:rsidRPr="00322FBC">
        <w:rPr>
          <w:color w:val="000000" w:themeColor="text1"/>
        </w:rPr>
        <w:fldChar w:fldCharType="end"/>
      </w:r>
      <w:r w:rsidRPr="00322FBC">
        <w:rPr>
          <w:color w:val="000000" w:themeColor="text1"/>
        </w:rPr>
        <w:t xml:space="preserve">. Meanwhile, its porous structure provides a capability of a large amount of plastic deformation and thus </w:t>
      </w:r>
      <w:r w:rsidR="006718C9">
        <w:rPr>
          <w:color w:val="000000" w:themeColor="text1"/>
        </w:rPr>
        <w:t xml:space="preserve">an </w:t>
      </w:r>
      <w:r w:rsidRPr="00322FBC">
        <w:rPr>
          <w:color w:val="000000" w:themeColor="text1"/>
        </w:rPr>
        <w:t xml:space="preserve">energy absorption capacity under compression or impact. It can serve as a protective material by sacrificing itself against damages caused by </w:t>
      </w:r>
      <w:r w:rsidR="006718C9">
        <w:rPr>
          <w:color w:val="000000" w:themeColor="text1"/>
        </w:rPr>
        <w:t>collision</w:t>
      </w:r>
      <w:r w:rsidRPr="00322FBC">
        <w:rPr>
          <w:color w:val="000000" w:themeColor="text1"/>
        </w:rPr>
        <w:t xml:space="preserve"> or impact. MMSF</w:t>
      </w:r>
      <w:r w:rsidRPr="00322FBC" w:rsidDel="0037442A">
        <w:rPr>
          <w:color w:val="000000" w:themeColor="text1"/>
        </w:rPr>
        <w:t xml:space="preserve"> </w:t>
      </w:r>
      <w:r w:rsidRPr="00322FBC">
        <w:rPr>
          <w:color w:val="000000" w:themeColor="text1"/>
        </w:rPr>
        <w:t xml:space="preserve">also has a good damping capacity so can be used in applications for </w:t>
      </w:r>
      <w:bookmarkStart w:id="5" w:name="OLE_LINK5"/>
      <w:bookmarkStart w:id="6" w:name="OLE_LINK6"/>
      <w:r w:rsidRPr="00322FBC">
        <w:rPr>
          <w:color w:val="000000" w:themeColor="text1"/>
        </w:rPr>
        <w:t xml:space="preserve">mitigating </w:t>
      </w:r>
      <w:bookmarkEnd w:id="5"/>
      <w:bookmarkEnd w:id="6"/>
      <w:r w:rsidRPr="00322FBC">
        <w:rPr>
          <w:color w:val="000000" w:themeColor="text1"/>
        </w:rPr>
        <w:t xml:space="preserve">vibration </w:t>
      </w:r>
      <w:r w:rsidRPr="00322FBC">
        <w:rPr>
          <w:color w:val="000000" w:themeColor="text1"/>
        </w:rPr>
        <w:fldChar w:fldCharType="begin"/>
      </w:r>
      <w:r w:rsidRPr="00322FBC">
        <w:rPr>
          <w:color w:val="000000" w:themeColor="text1"/>
        </w:rPr>
        <w:instrText xml:space="preserve"> ADDIN EN.CITE &lt;EndNote&gt;&lt;Cite&gt;&lt;Author&gt;Wu&lt;/Author&gt;&lt;Year&gt;2006&lt;/Year&gt;&lt;RecNum&gt;304&lt;/RecNum&gt;&lt;DisplayText&gt;[3]&lt;/DisplayText&gt;&lt;record&gt;&lt;rec-number&gt;304&lt;/rec-number&gt;&lt;foreign-keys&gt;&lt;key app="EN" db-id="afx5vp9z6d5pfxexr2kpd0dbaaw0pdf59tvw" timestamp="1534411994"&gt;304&lt;/key&gt;&lt;/foreign-keys&gt;&lt;ref-type name="Journal Article"&gt;17&lt;/ref-type&gt;&lt;contributors&gt;&lt;authors&gt;&lt;author&gt;Wu, G. H.&lt;/author&gt;&lt;author&gt;Dou, Z. Y.&lt;/author&gt;&lt;author&gt;Jiang, L. T.&lt;/author&gt;&lt;author&gt;Cao, J. H.&lt;/author&gt;&lt;/authors&gt;&lt;/contributors&gt;&lt;titles&gt;&lt;title&gt;Damping properties of aluminum matrix–fly ash composites&lt;/title&gt;&lt;secondary-title&gt;Materials Letters&lt;/secondary-title&gt;&lt;/titles&gt;&lt;periodical&gt;&lt;full-title&gt;Materials Letters&lt;/full-title&gt;&lt;/periodical&gt;&lt;pages&gt;2945-2948&lt;/pages&gt;&lt;volume&gt;60&lt;/volume&gt;&lt;number&gt;24&lt;/number&gt;&lt;keywords&gt;&lt;keyword&gt;Metal–matrix composites&lt;/keyword&gt;&lt;keyword&gt;Particle-reinforced&lt;/keyword&gt;&lt;keyword&gt;Damping capacity&lt;/keyword&gt;&lt;/keywords&gt;&lt;dates&gt;&lt;year&gt;2006&lt;/year&gt;&lt;pub-dates&gt;&lt;date&gt;2006/10/01/&lt;/date&gt;&lt;/pub-dates&gt;&lt;/dates&gt;&lt;isbn&gt;0167-577X&lt;/isbn&gt;&lt;urls&gt;&lt;related-urls&gt;&lt;url&gt;http://www.sciencedirect.com/science/article/pii/S0167577X06001923&lt;/url&gt;&lt;url&gt;https://ac.els-cdn.com/S0167577X06001923/1-s2.0-S0167577X06001923-main.pdf?_tid=6f35e913-4e0c-4394-b659-6d80433ae9e1&amp;amp;acdnat=1534412187_d71d19ed62595a38e1534684fd98ae77&lt;/url&gt;&lt;/related-urls&gt;&lt;/urls&gt;&lt;electronic-resource-num&gt;https://doi.org/10.1016/j.matlet.2006.02.018&lt;/electronic-resource-num&gt;&lt;/record&gt;&lt;/Cite&gt;&lt;/EndNote&gt;</w:instrText>
      </w:r>
      <w:r w:rsidRPr="00322FBC">
        <w:rPr>
          <w:color w:val="000000" w:themeColor="text1"/>
        </w:rPr>
        <w:fldChar w:fldCharType="separate"/>
      </w:r>
      <w:r w:rsidRPr="00322FBC">
        <w:rPr>
          <w:noProof/>
          <w:color w:val="000000" w:themeColor="text1"/>
        </w:rPr>
        <w:t>[3]</w:t>
      </w:r>
      <w:r w:rsidRPr="00322FBC">
        <w:rPr>
          <w:color w:val="000000" w:themeColor="text1"/>
        </w:rPr>
        <w:fldChar w:fldCharType="end"/>
      </w:r>
      <w:r w:rsidRPr="00322FBC">
        <w:rPr>
          <w:color w:val="000000" w:themeColor="text1"/>
        </w:rPr>
        <w:t xml:space="preserve">. </w:t>
      </w:r>
    </w:p>
    <w:p w:rsidR="003A6493" w:rsidRPr="00322FBC" w:rsidRDefault="003A6493" w:rsidP="00740831">
      <w:pPr>
        <w:spacing w:line="240" w:lineRule="auto"/>
        <w:jc w:val="both"/>
        <w:rPr>
          <w:color w:val="000000" w:themeColor="text1"/>
        </w:rPr>
      </w:pPr>
      <w:r w:rsidRPr="00322FBC">
        <w:rPr>
          <w:color w:val="000000" w:themeColor="text1"/>
        </w:rPr>
        <w:t xml:space="preserve">The research </w:t>
      </w:r>
      <w:r w:rsidR="006718C9">
        <w:rPr>
          <w:color w:val="000000" w:themeColor="text1"/>
        </w:rPr>
        <w:t xml:space="preserve">to date </w:t>
      </w:r>
      <w:r w:rsidRPr="00322FBC">
        <w:rPr>
          <w:color w:val="000000" w:themeColor="text1"/>
        </w:rPr>
        <w:t xml:space="preserve">on the mechanical properties of MMSF has largely been focused on its energy absorbing capacity under compression and impact. </w:t>
      </w:r>
      <w:r w:rsidR="006718C9">
        <w:rPr>
          <w:color w:val="000000" w:themeColor="text1"/>
        </w:rPr>
        <w:t>Its e</w:t>
      </w:r>
      <w:r w:rsidRPr="00322FBC">
        <w:rPr>
          <w:color w:val="000000" w:themeColor="text1"/>
        </w:rPr>
        <w:t xml:space="preserve">nergy absorption </w:t>
      </w:r>
      <w:r w:rsidR="006718C9">
        <w:rPr>
          <w:color w:val="000000" w:themeColor="text1"/>
        </w:rPr>
        <w:t xml:space="preserve">capacity </w:t>
      </w:r>
      <w:r w:rsidRPr="00322FBC">
        <w:rPr>
          <w:color w:val="000000" w:themeColor="text1"/>
        </w:rPr>
        <w:t xml:space="preserve">can be evaluated by the area under the compressive stress-strain curve up to </w:t>
      </w:r>
      <w:r w:rsidR="006718C9">
        <w:rPr>
          <w:color w:val="000000" w:themeColor="text1"/>
        </w:rPr>
        <w:t>the</w:t>
      </w:r>
      <w:r w:rsidRPr="00322FBC">
        <w:rPr>
          <w:color w:val="000000" w:themeColor="text1"/>
        </w:rPr>
        <w:t xml:space="preserve"> onset </w:t>
      </w:r>
      <w:r w:rsidR="006718C9">
        <w:rPr>
          <w:color w:val="000000" w:themeColor="text1"/>
        </w:rPr>
        <w:t xml:space="preserve">of </w:t>
      </w:r>
      <w:r w:rsidRPr="00322FBC">
        <w:rPr>
          <w:color w:val="000000" w:themeColor="text1"/>
        </w:rPr>
        <w:t xml:space="preserve">densification where the hollow or porous ceramic particles are fully crushed </w:t>
      </w:r>
      <w:r w:rsidRPr="00322FBC">
        <w:rPr>
          <w:color w:val="000000" w:themeColor="text1"/>
        </w:rPr>
        <w:fldChar w:fldCharType="begin"/>
      </w:r>
      <w:r w:rsidRPr="00322FBC">
        <w:rPr>
          <w:color w:val="000000" w:themeColor="text1"/>
        </w:rPr>
        <w:instrText xml:space="preserve"> ADDIN EN.CITE &lt;EndNote&gt;&lt;Cite&gt;&lt;Author&gt;Zhang&lt;/Author&gt;&lt;Year&gt;2016&lt;/Year&gt;&lt;RecNum&gt;243&lt;/RecNum&gt;&lt;DisplayText&gt;[4]&lt;/DisplayText&gt;&lt;record&gt;&lt;rec-number&gt;243&lt;/rec-number&gt;&lt;foreign-keys&gt;&lt;key app="EN" db-id="afx5vp9z6d5pfxexr2kpd0dbaaw0pdf59tvw" timestamp="1508266641"&gt;243&lt;/key&gt;&lt;key app="ENWeb" db-id=""&gt;0&lt;/key&gt;&lt;/foreign-keys&gt;&lt;ref-type name="Journal Article"&gt;17&lt;/ref-type&gt;&lt;contributors&gt;&lt;authors&gt;&lt;author&gt;Zhang, Boyi&lt;/author&gt;&lt;author&gt;Lin, Yingfei&lt;/author&gt;&lt;author&gt;Li, Shuo&lt;/author&gt;&lt;author&gt;Zhai, Dongxian&lt;/author&gt;&lt;author&gt;Wu, Gaohui&lt;/author&gt;&lt;/authors&gt;&lt;/contributors&gt;&lt;titles&gt;&lt;title&gt;Quasi-static and high strain rates compressive behavior of aluminum matrix syntactic foams&lt;/title&gt;&lt;secondary-title&gt;Composites Part B: Engineering&lt;/secondary-title&gt;&lt;/titles&gt;&lt;periodical&gt;&lt;full-title&gt;Composites Part B: Engineering&lt;/full-title&gt;&lt;/periodical&gt;&lt;pages&gt;288-296&lt;/pages&gt;&lt;volume&gt;98&lt;/volume&gt;&lt;number&gt;Supplement C&lt;/number&gt;&lt;keywords&gt;&lt;keyword&gt;metal-matrix composites (MMCs)&lt;/keyword&gt;&lt;keyword&gt;foams&lt;/keyword&gt;&lt;keyword&gt;mechanical properties&lt;/keyword&gt;&lt;keyword&gt;Strain rates&lt;/keyword&gt;&lt;/keywords&gt;&lt;dates&gt;&lt;year&gt;2016&lt;/year&gt;&lt;pub-dates&gt;&lt;date&gt;2016/08/01/&lt;/date&gt;&lt;/pub-dates&gt;&lt;/dates&gt;&lt;isbn&gt;1359-8368&lt;/isbn&gt;&lt;urls&gt;&lt;related-urls&gt;&lt;url&gt;http://www.sciencedirect.com/science/article/pii/S1359836816306485&lt;/url&gt;&lt;/related-urls&gt;&lt;/urls&gt;&lt;electronic-resource-num&gt;https://doi.org/10.1016/j.compositesb.2016.05.034&lt;/electronic-resource-num&gt;&lt;/record&gt;&lt;/Cite&gt;&lt;/EndNote&gt;</w:instrText>
      </w:r>
      <w:r w:rsidRPr="00322FBC">
        <w:rPr>
          <w:color w:val="000000" w:themeColor="text1"/>
        </w:rPr>
        <w:fldChar w:fldCharType="separate"/>
      </w:r>
      <w:r w:rsidRPr="00322FBC">
        <w:rPr>
          <w:noProof/>
          <w:color w:val="000000" w:themeColor="text1"/>
        </w:rPr>
        <w:t>[4]</w:t>
      </w:r>
      <w:r w:rsidRPr="00322FBC">
        <w:rPr>
          <w:color w:val="000000" w:themeColor="text1"/>
        </w:rPr>
        <w:fldChar w:fldCharType="end"/>
      </w:r>
      <w:r w:rsidRPr="00322FBC">
        <w:rPr>
          <w:color w:val="000000" w:themeColor="text1"/>
        </w:rPr>
        <w:t>. MM</w:t>
      </w:r>
      <w:r w:rsidR="00364977" w:rsidRPr="00322FBC">
        <w:rPr>
          <w:color w:val="000000" w:themeColor="text1"/>
        </w:rPr>
        <w:t>S</w:t>
      </w:r>
      <w:r w:rsidRPr="00322FBC">
        <w:rPr>
          <w:color w:val="000000" w:themeColor="text1"/>
        </w:rPr>
        <w:t>F can absorb a huge amount of energy due to extensive strain accumulation at a</w:t>
      </w:r>
      <w:r w:rsidR="006718C9">
        <w:rPr>
          <w:color w:val="000000" w:themeColor="text1"/>
        </w:rPr>
        <w:t xml:space="preserve"> relatively high plateau stress</w:t>
      </w:r>
      <w:r w:rsidRPr="00322FBC">
        <w:rPr>
          <w:color w:val="000000" w:themeColor="text1"/>
        </w:rPr>
        <w:t xml:space="preserve"> </w:t>
      </w:r>
      <w:r w:rsidR="006718C9">
        <w:rPr>
          <w:color w:val="000000" w:themeColor="text1"/>
        </w:rPr>
        <w:t xml:space="preserve">resulting from </w:t>
      </w:r>
      <w:r w:rsidRPr="00322FBC">
        <w:rPr>
          <w:color w:val="000000" w:themeColor="text1"/>
        </w:rPr>
        <w:t>th</w:t>
      </w:r>
      <w:r w:rsidR="006718C9">
        <w:rPr>
          <w:color w:val="000000" w:themeColor="text1"/>
        </w:rPr>
        <w:t>e reinforcing ceramic particles</w:t>
      </w:r>
      <w:r w:rsidRPr="00322FBC">
        <w:rPr>
          <w:color w:val="000000" w:themeColor="text1"/>
        </w:rPr>
        <w:t xml:space="preserve"> and a high densification strain, which </w:t>
      </w:r>
      <w:r w:rsidR="006718C9">
        <w:rPr>
          <w:color w:val="000000" w:themeColor="text1"/>
        </w:rPr>
        <w:t>is directly determined by</w:t>
      </w:r>
      <w:r w:rsidRPr="00322FBC">
        <w:rPr>
          <w:color w:val="000000" w:themeColor="text1"/>
        </w:rPr>
        <w:t xml:space="preserve"> the porosity of the MMS</w:t>
      </w:r>
      <w:r w:rsidR="00364977">
        <w:rPr>
          <w:color w:val="000000" w:themeColor="text1"/>
        </w:rPr>
        <w:t>F</w:t>
      </w:r>
      <w:r w:rsidR="00687EFB">
        <w:rPr>
          <w:color w:val="000000" w:themeColor="text1"/>
        </w:rPr>
        <w:t xml:space="preserve"> </w:t>
      </w:r>
      <w:r w:rsidR="00687EFB" w:rsidRPr="00322FBC">
        <w:rPr>
          <w:color w:val="000000" w:themeColor="text1"/>
        </w:rPr>
        <w:fldChar w:fldCharType="begin">
          <w:fldData xml:space="preserve">PEVuZE5vdGU+PENpdGU+PEF1dGhvcj5Hb2VsPC9BdXRob3I+PFllYXI+MjAxMjwvWWVhcj48UmVj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</w:fldData>
        </w:fldChar>
      </w:r>
      <w:r w:rsidR="00687EFB">
        <w:rPr>
          <w:color w:val="000000" w:themeColor="text1"/>
        </w:rPr>
        <w:instrText xml:space="preserve"> ADDIN EN.CITE </w:instrText>
      </w:r>
      <w:r w:rsidR="00687EFB">
        <w:rPr>
          <w:color w:val="000000" w:themeColor="text1"/>
        </w:rPr>
        <w:fldChar w:fldCharType="begin">
          <w:fldData xml:space="preserve">PEVuZE5vdGU+PENpdGU+PEF1dGhvcj5Hb2VsPC9BdXRob3I+PFllYXI+MjAxMjwvWWVhcj48UmVj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</w:fldData>
        </w:fldChar>
      </w:r>
      <w:r w:rsidR="00687EFB">
        <w:rPr>
          <w:color w:val="000000" w:themeColor="text1"/>
        </w:rPr>
        <w:instrText xml:space="preserve"> ADDIN EN.CITE.DATA </w:instrText>
      </w:r>
      <w:r w:rsidR="00687EFB">
        <w:rPr>
          <w:color w:val="000000" w:themeColor="text1"/>
        </w:rPr>
      </w:r>
      <w:r w:rsidR="00687EFB">
        <w:rPr>
          <w:color w:val="000000" w:themeColor="text1"/>
        </w:rPr>
        <w:fldChar w:fldCharType="end"/>
      </w:r>
      <w:r w:rsidR="00687EFB" w:rsidRPr="00322FBC">
        <w:rPr>
          <w:color w:val="000000" w:themeColor="text1"/>
        </w:rPr>
      </w:r>
      <w:r w:rsidR="00687EFB" w:rsidRPr="00322FBC">
        <w:rPr>
          <w:color w:val="000000" w:themeColor="text1"/>
        </w:rPr>
        <w:fldChar w:fldCharType="separate"/>
      </w:r>
      <w:r w:rsidR="00687EFB">
        <w:rPr>
          <w:noProof/>
          <w:color w:val="000000" w:themeColor="text1"/>
        </w:rPr>
        <w:t>[1, 5-16]</w:t>
      </w:r>
      <w:r w:rsidR="00687EFB" w:rsidRPr="00322FBC">
        <w:rPr>
          <w:color w:val="000000" w:themeColor="text1"/>
        </w:rPr>
        <w:fldChar w:fldCharType="end"/>
      </w:r>
      <w:r w:rsidRPr="00322FBC">
        <w:rPr>
          <w:color w:val="000000" w:themeColor="text1"/>
        </w:rPr>
        <w:t xml:space="preserve">. </w:t>
      </w:r>
    </w:p>
    <w:p w:rsidR="003A6493" w:rsidRPr="007B7403" w:rsidRDefault="003A6493" w:rsidP="00740831">
      <w:pPr>
        <w:spacing w:line="240" w:lineRule="auto"/>
        <w:jc w:val="both"/>
        <w:rPr>
          <w:color w:val="000000" w:themeColor="text1"/>
        </w:rPr>
      </w:pPr>
      <w:bookmarkStart w:id="7" w:name="OLE_LINK25"/>
      <w:bookmarkStart w:id="8" w:name="OLE_LINK26"/>
      <w:r w:rsidRPr="007B7403">
        <w:rPr>
          <w:color w:val="000000" w:themeColor="text1"/>
        </w:rPr>
        <w:t xml:space="preserve">Compared to the vast amount of literature available on the compressive properties of MMSF, however, the study on the damping capacity of MMSF is very limited. </w:t>
      </w:r>
      <w:bookmarkStart w:id="9" w:name="OLE_LINK7"/>
      <w:bookmarkStart w:id="10" w:name="OLE_LINK8"/>
      <w:r w:rsidRPr="007B7403">
        <w:rPr>
          <w:color w:val="000000" w:themeColor="text1"/>
        </w:rPr>
        <w:t xml:space="preserve">Wu </w:t>
      </w:r>
      <w:r w:rsidRPr="007B7403">
        <w:rPr>
          <w:i/>
          <w:color w:val="000000" w:themeColor="text1"/>
        </w:rPr>
        <w:t>et al</w:t>
      </w:r>
      <w:r w:rsidRPr="007B7403">
        <w:rPr>
          <w:color w:val="000000" w:themeColor="text1"/>
        </w:rPr>
        <w:t>.</w:t>
      </w:r>
      <w:r w:rsidR="002C40FA" w:rsidRPr="007B7403">
        <w:rPr>
          <w:color w:val="000000" w:themeColor="text1"/>
        </w:rPr>
        <w:t xml:space="preserve"> </w:t>
      </w:r>
      <w:r w:rsidR="002C40FA" w:rsidRPr="007B7403">
        <w:rPr>
          <w:color w:val="000000" w:themeColor="text1"/>
        </w:rPr>
        <w:fldChar w:fldCharType="begin"/>
      </w:r>
      <w:r w:rsidR="002C40FA" w:rsidRPr="007B7403">
        <w:rPr>
          <w:color w:val="000000" w:themeColor="text1"/>
        </w:rPr>
        <w:instrText xml:space="preserve"> ADDIN EN.CITE &lt;EndNote&gt;&lt;Cite&gt;&lt;Author&gt;Wu&lt;/Author&gt;&lt;Year&gt;2006&lt;/Year&gt;&lt;RecNum&gt;304&lt;/RecNum&gt;&lt;DisplayText&gt;[3]&lt;/DisplayText&gt;&lt;record&gt;&lt;rec-number&gt;304&lt;/rec-number&gt;&lt;foreign-keys&gt;&lt;key app="EN" db-id="afx5vp9z6d5pfxexr2kpd0dbaaw0pdf59tvw" timestamp="1534411994"&gt;304&lt;/key&gt;&lt;/foreign-keys&gt;&lt;ref-type name="Journal Article"&gt;17&lt;/ref-type&gt;&lt;contributors&gt;&lt;authors&gt;&lt;author&gt;Wu, G. H.&lt;/author&gt;&lt;author&gt;Dou, Z. Y.&lt;/author&gt;&lt;author&gt;Jiang, L. T.&lt;/author&gt;&lt;author&gt;Cao, J. H.&lt;/author&gt;&lt;/authors&gt;&lt;/contributors&gt;&lt;titles&gt;&lt;title&gt;Damping properties of aluminum matrix–fly ash composites&lt;/title&gt;&lt;secondary-title&gt;Materials Letters&lt;/secondary-title&gt;&lt;/titles&gt;&lt;periodical&gt;&lt;full-title&gt;Materials Letters&lt;/full-title&gt;&lt;/periodical&gt;&lt;pages&gt;2945-2948&lt;/pages&gt;&lt;volume&gt;60&lt;/volume&gt;&lt;number&gt;24&lt;/number&gt;&lt;keywords&gt;&lt;keyword&gt;Metal–matrix composites&lt;/keyword&gt;&lt;keyword&gt;Particle-reinforced&lt;/keyword&gt;&lt;keyword&gt;Damping capacity&lt;/keyword&gt;&lt;/keywords&gt;&lt;dates&gt;&lt;year&gt;2006&lt;/year&gt;&lt;pub-dates&gt;&lt;date&gt;2006/10/01/&lt;/date&gt;&lt;/pub-dates&gt;&lt;/dates&gt;&lt;isbn&gt;0167-577X&lt;/isbn&gt;&lt;urls&gt;&lt;related-urls&gt;&lt;url&gt;http://www.sciencedirect.com/science/article/pii/S0167577X06001923&lt;/url&gt;&lt;url&gt;https://ac.els-cdn.com/S0167577X06001923/1-s2.0-S0167577X06001923-main.pdf?_tid=6f35e913-4e0c-4394-b659-6d80433ae9e1&amp;amp;acdnat=1534412187_d71d19ed62595a38e1534684fd98ae77&lt;/url&gt;&lt;/related-urls&gt;&lt;/urls&gt;&lt;electronic-resource-num&gt;https://doi.org/10.1016/j.matlet.2006.02.018&lt;/electronic-resource-num&gt;&lt;/record&gt;&lt;/Cite&gt;&lt;/EndNote&gt;</w:instrText>
      </w:r>
      <w:r w:rsidR="002C40FA" w:rsidRPr="007B7403">
        <w:rPr>
          <w:color w:val="000000" w:themeColor="text1"/>
        </w:rPr>
        <w:fldChar w:fldCharType="separate"/>
      </w:r>
      <w:r w:rsidR="002C40FA" w:rsidRPr="007B7403">
        <w:rPr>
          <w:noProof/>
          <w:color w:val="000000" w:themeColor="text1"/>
        </w:rPr>
        <w:t>[3]</w:t>
      </w:r>
      <w:r w:rsidR="002C40FA" w:rsidRPr="007B7403">
        <w:rPr>
          <w:color w:val="000000" w:themeColor="text1"/>
        </w:rPr>
        <w:fldChar w:fldCharType="end"/>
      </w:r>
      <w:r w:rsidRPr="007B7403">
        <w:rPr>
          <w:color w:val="000000" w:themeColor="text1"/>
        </w:rPr>
        <w:t xml:space="preserve"> measured the damping </w:t>
      </w:r>
      <w:r w:rsidR="00C050DD" w:rsidRPr="007B7403">
        <w:rPr>
          <w:color w:val="000000" w:themeColor="text1"/>
        </w:rPr>
        <w:t>properties</w:t>
      </w:r>
      <w:r w:rsidRPr="007B7403">
        <w:rPr>
          <w:color w:val="000000" w:themeColor="text1"/>
        </w:rPr>
        <w:t xml:space="preserve"> </w:t>
      </w:r>
      <w:r w:rsidR="00C050DD" w:rsidRPr="007B7403">
        <w:rPr>
          <w:color w:val="000000" w:themeColor="text1"/>
        </w:rPr>
        <w:t xml:space="preserve">of the </w:t>
      </w:r>
      <w:r w:rsidR="00A46068" w:rsidRPr="007B7403">
        <w:rPr>
          <w:color w:val="000000" w:themeColor="text1"/>
        </w:rPr>
        <w:t>6061Al</w:t>
      </w:r>
      <w:r w:rsidR="00A46068">
        <w:rPr>
          <w:color w:val="000000" w:themeColor="text1"/>
        </w:rPr>
        <w:t>/</w:t>
      </w:r>
      <w:r w:rsidR="00C050DD" w:rsidRPr="007B7403">
        <w:rPr>
          <w:color w:val="000000" w:themeColor="text1"/>
        </w:rPr>
        <w:t xml:space="preserve">hollow sphere </w:t>
      </w:r>
      <w:r w:rsidR="00A46068">
        <w:rPr>
          <w:color w:val="000000" w:themeColor="text1"/>
        </w:rPr>
        <w:t>fly ash</w:t>
      </w:r>
      <w:r w:rsidRPr="007B7403">
        <w:rPr>
          <w:color w:val="000000" w:themeColor="text1"/>
        </w:rPr>
        <w:t xml:space="preserve"> syntactic foam with different </w:t>
      </w:r>
      <w:r w:rsidR="006718C9" w:rsidRPr="007B7403">
        <w:rPr>
          <w:color w:val="000000" w:themeColor="text1"/>
        </w:rPr>
        <w:t xml:space="preserve">particle </w:t>
      </w:r>
      <w:r w:rsidR="00322FBC" w:rsidRPr="007B7403">
        <w:rPr>
          <w:color w:val="000000" w:themeColor="text1"/>
        </w:rPr>
        <w:t xml:space="preserve">sizes </w:t>
      </w:r>
      <w:r w:rsidR="007B1BC7" w:rsidRPr="007B7403">
        <w:rPr>
          <w:color w:val="000000" w:themeColor="text1"/>
        </w:rPr>
        <w:t xml:space="preserve">by </w:t>
      </w:r>
      <w:r w:rsidR="006718C9">
        <w:rPr>
          <w:color w:val="000000" w:themeColor="text1"/>
        </w:rPr>
        <w:t xml:space="preserve">a </w:t>
      </w:r>
      <w:r w:rsidR="007B1BC7" w:rsidRPr="007B7403">
        <w:rPr>
          <w:color w:val="000000" w:themeColor="text1"/>
        </w:rPr>
        <w:t>multifunctional internal friction apparatus</w:t>
      </w:r>
      <w:r w:rsidR="006718C9">
        <w:rPr>
          <w:color w:val="000000" w:themeColor="text1"/>
        </w:rPr>
        <w:t>,</w:t>
      </w:r>
      <w:r w:rsidR="006718C9" w:rsidRPr="006718C9">
        <w:rPr>
          <w:color w:val="000000" w:themeColor="text1"/>
        </w:rPr>
        <w:t xml:space="preserve"> </w:t>
      </w:r>
      <w:r w:rsidR="006718C9">
        <w:rPr>
          <w:color w:val="000000" w:themeColor="text1"/>
        </w:rPr>
        <w:t>in</w:t>
      </w:r>
      <w:r w:rsidR="006718C9" w:rsidRPr="007B7403">
        <w:rPr>
          <w:color w:val="000000" w:themeColor="text1"/>
        </w:rPr>
        <w:t xml:space="preserve"> both </w:t>
      </w:r>
      <w:r w:rsidR="006718C9">
        <w:rPr>
          <w:color w:val="000000" w:themeColor="text1"/>
        </w:rPr>
        <w:t xml:space="preserve">the </w:t>
      </w:r>
      <w:r w:rsidR="006718C9" w:rsidRPr="007B7403">
        <w:rPr>
          <w:color w:val="000000" w:themeColor="text1"/>
        </w:rPr>
        <w:t>forced-vibration and bending-vibration mode</w:t>
      </w:r>
      <w:r w:rsidR="006718C9">
        <w:rPr>
          <w:color w:val="000000" w:themeColor="text1"/>
        </w:rPr>
        <w:t>s</w:t>
      </w:r>
      <w:r w:rsidRPr="007B7403">
        <w:rPr>
          <w:color w:val="000000" w:themeColor="text1"/>
        </w:rPr>
        <w:t>.</w:t>
      </w:r>
      <w:bookmarkEnd w:id="9"/>
      <w:bookmarkEnd w:id="10"/>
      <w:r w:rsidRPr="007B7403">
        <w:rPr>
          <w:color w:val="000000" w:themeColor="text1"/>
        </w:rPr>
        <w:t xml:space="preserve"> </w:t>
      </w:r>
      <w:r w:rsidR="008069B8" w:rsidRPr="007B7403">
        <w:rPr>
          <w:color w:val="000000" w:themeColor="text1"/>
        </w:rPr>
        <w:t>The</w:t>
      </w:r>
      <w:r w:rsidR="006718C9">
        <w:rPr>
          <w:color w:val="000000" w:themeColor="text1"/>
        </w:rPr>
        <w:t>ir</w:t>
      </w:r>
      <w:r w:rsidR="008069B8" w:rsidRPr="007B7403">
        <w:rPr>
          <w:color w:val="000000" w:themeColor="text1"/>
        </w:rPr>
        <w:t xml:space="preserve"> </w:t>
      </w:r>
      <w:r w:rsidRPr="007B7403">
        <w:rPr>
          <w:color w:val="000000" w:themeColor="text1"/>
        </w:rPr>
        <w:t xml:space="preserve">results </w:t>
      </w:r>
      <w:r w:rsidR="006718C9">
        <w:rPr>
          <w:color w:val="000000" w:themeColor="text1"/>
        </w:rPr>
        <w:t>showed</w:t>
      </w:r>
      <w:r w:rsidRPr="007B7403">
        <w:rPr>
          <w:color w:val="000000" w:themeColor="text1"/>
        </w:rPr>
        <w:t xml:space="preserve"> that the syntactic foams </w:t>
      </w:r>
      <w:r w:rsidR="006718C9">
        <w:rPr>
          <w:color w:val="000000" w:themeColor="text1"/>
        </w:rPr>
        <w:t xml:space="preserve">with </w:t>
      </w:r>
      <w:r w:rsidR="006718C9" w:rsidRPr="007B7403">
        <w:rPr>
          <w:color w:val="000000" w:themeColor="text1"/>
        </w:rPr>
        <w:t>small particle</w:t>
      </w:r>
      <w:r w:rsidR="006718C9">
        <w:rPr>
          <w:color w:val="000000" w:themeColor="text1"/>
        </w:rPr>
        <w:t>s</w:t>
      </w:r>
      <w:r w:rsidR="006718C9" w:rsidRPr="007B7403">
        <w:rPr>
          <w:color w:val="000000" w:themeColor="text1"/>
        </w:rPr>
        <w:t xml:space="preserve"> </w:t>
      </w:r>
      <w:r w:rsidR="006718C9">
        <w:rPr>
          <w:color w:val="000000" w:themeColor="text1"/>
        </w:rPr>
        <w:lastRenderedPageBreak/>
        <w:t>had higher damping capacities than those with large particles</w:t>
      </w:r>
      <w:r w:rsidR="002F2731">
        <w:rPr>
          <w:color w:val="000000" w:themeColor="text1"/>
        </w:rPr>
        <w:t xml:space="preserve"> in </w:t>
      </w:r>
      <w:r w:rsidR="008069B8" w:rsidRPr="007B7403">
        <w:rPr>
          <w:color w:val="000000" w:themeColor="text1"/>
        </w:rPr>
        <w:t>both vibration mode</w:t>
      </w:r>
      <w:r w:rsidR="002F2731">
        <w:rPr>
          <w:color w:val="000000" w:themeColor="text1"/>
        </w:rPr>
        <w:t>s,</w:t>
      </w:r>
      <w:r w:rsidR="008069B8" w:rsidRPr="007B7403">
        <w:rPr>
          <w:color w:val="000000" w:themeColor="text1"/>
        </w:rPr>
        <w:t xml:space="preserve"> </w:t>
      </w:r>
      <w:r w:rsidRPr="007B7403">
        <w:rPr>
          <w:color w:val="000000" w:themeColor="text1"/>
        </w:rPr>
        <w:t>and the damping c</w:t>
      </w:r>
      <w:r w:rsidR="00726380" w:rsidRPr="007B7403">
        <w:rPr>
          <w:color w:val="000000" w:themeColor="text1"/>
        </w:rPr>
        <w:t>apacity measured in the bending</w:t>
      </w:r>
      <w:r w:rsidR="008069B8" w:rsidRPr="007B7403">
        <w:rPr>
          <w:color w:val="000000" w:themeColor="text1"/>
        </w:rPr>
        <w:t>-</w:t>
      </w:r>
      <w:r w:rsidRPr="007B7403">
        <w:rPr>
          <w:color w:val="000000" w:themeColor="text1"/>
        </w:rPr>
        <w:t xml:space="preserve">vibration mode was more than </w:t>
      </w:r>
      <w:r w:rsidR="007A16AC" w:rsidRPr="007B7403">
        <w:rPr>
          <w:color w:val="000000" w:themeColor="text1"/>
        </w:rPr>
        <w:t xml:space="preserve">twice </w:t>
      </w:r>
      <w:r w:rsidR="007A16AC">
        <w:rPr>
          <w:color w:val="000000" w:themeColor="text1"/>
        </w:rPr>
        <w:t xml:space="preserve">of </w:t>
      </w:r>
      <w:r w:rsidR="002F2731">
        <w:rPr>
          <w:color w:val="000000" w:themeColor="text1"/>
        </w:rPr>
        <w:t>that</w:t>
      </w:r>
      <w:r w:rsidRPr="007B7403">
        <w:rPr>
          <w:color w:val="000000" w:themeColor="text1"/>
        </w:rPr>
        <w:t xml:space="preserve"> measured in the forced</w:t>
      </w:r>
      <w:r w:rsidR="008069B8" w:rsidRPr="007B7403">
        <w:rPr>
          <w:color w:val="000000" w:themeColor="text1"/>
        </w:rPr>
        <w:t>-</w:t>
      </w:r>
      <w:r w:rsidRPr="007B7403">
        <w:rPr>
          <w:color w:val="000000" w:themeColor="text1"/>
        </w:rPr>
        <w:t xml:space="preserve">vibration mode. </w:t>
      </w:r>
      <w:bookmarkStart w:id="11" w:name="OLE_LINK11"/>
      <w:bookmarkStart w:id="12" w:name="OLE_LINK12"/>
      <w:bookmarkStart w:id="13" w:name="OLE_LINK13"/>
      <w:bookmarkStart w:id="14" w:name="OLE_LINK14"/>
      <w:bookmarkStart w:id="15" w:name="OLE_LINK17"/>
      <w:bookmarkStart w:id="16" w:name="OLE_LINK18"/>
      <w:bookmarkStart w:id="17" w:name="OLE_LINK19"/>
      <w:bookmarkStart w:id="18" w:name="OLE_LINK20"/>
      <w:bookmarkStart w:id="19" w:name="OLE_LINK21"/>
      <w:bookmarkStart w:id="20" w:name="OLE_LINK22"/>
      <w:bookmarkStart w:id="21" w:name="OLE_LINK23"/>
      <w:bookmarkStart w:id="22" w:name="OLE_LINK24"/>
      <w:r w:rsidR="00445E43" w:rsidRPr="007B7403">
        <w:rPr>
          <w:color w:val="000000" w:themeColor="text1"/>
        </w:rPr>
        <w:t xml:space="preserve">Cox </w:t>
      </w:r>
      <w:r w:rsidR="00445E43" w:rsidRPr="007B7403">
        <w:rPr>
          <w:i/>
          <w:color w:val="000000" w:themeColor="text1"/>
        </w:rPr>
        <w:t>et al</w:t>
      </w:r>
      <w:r w:rsidR="00445E43" w:rsidRPr="007B7403">
        <w:rPr>
          <w:color w:val="000000" w:themeColor="text1"/>
        </w:rPr>
        <w:t xml:space="preserve">. </w:t>
      </w:r>
      <w:r w:rsidR="00445E43" w:rsidRPr="007B7403">
        <w:rPr>
          <w:color w:val="000000" w:themeColor="text1"/>
        </w:rPr>
        <w:fldChar w:fldCharType="begin"/>
      </w:r>
      <w:r w:rsidR="00445E43" w:rsidRPr="007B7403">
        <w:rPr>
          <w:color w:val="000000" w:themeColor="text1"/>
        </w:rPr>
        <w:instrText xml:space="preserve"> ADDIN EN.CITE &lt;EndNote&gt;&lt;Cite ExcludeYear="1"&gt;&lt;Author&gt;Cox&lt;/Author&gt;&lt;Year&gt;2014&lt;/Year&gt;&lt;RecNum&gt;98&lt;/RecNum&gt;&lt;DisplayText&gt;[2]&lt;/DisplayText&gt;&lt;record&gt;&lt;rec-number&gt;98&lt;/rec-number&gt;&lt;foreign-keys&gt;&lt;key app="EN" db-id="afx5vp9z6d5pfxexr2kpd0dbaaw0pdf59tvw" timestamp="1508265448"&gt;98&lt;/key&gt;&lt;key app="ENWeb" db-id=""&gt;0&lt;/key&gt;&lt;/foreign-keys&gt;&lt;ref-type name="Journal Article"&gt;17&lt;/ref-type&gt;&lt;contributors&gt;&lt;authors&gt;&lt;author&gt;Cox, James&lt;/author&gt;&lt;author&gt;Luong, Dung&lt;/author&gt;&lt;author&gt;Shunmugasamy, Vasanth&lt;/author&gt;&lt;author&gt;Gupta, Nikhil&lt;/author&gt;&lt;author&gt;Strbik, Oliver&lt;/author&gt;&lt;author&gt;Cho, Kyu&lt;/author&gt;&lt;/authors&gt;&lt;/contributors&gt;&lt;titles&gt;&lt;title&gt;Dynamic and Thermal Properties of Aluminum Alloy A356/Silicon Carbide Hollow Particle Syntactic Foams&lt;/title&gt;&lt;secondary-title&gt;Metals&lt;/secondary-title&gt;&lt;/titles&gt;&lt;periodical&gt;&lt;full-title&gt;Metals&lt;/full-title&gt;&lt;/periodical&gt;&lt;pages&gt;530-548&lt;/pages&gt;&lt;volume&gt;4&lt;/volume&gt;&lt;number&gt;4&lt;/number&gt;&lt;dates&gt;&lt;year&gt;2014&lt;/year&gt;&lt;/dates&gt;&lt;isbn&gt;2075-4701&lt;/isbn&gt;&lt;urls&gt;&lt;/urls&gt;&lt;electronic-resource-num&gt;10.3390/met4040530&lt;/electronic-resource-num&gt;&lt;/record&gt;&lt;/Cite&gt;&lt;/EndNote&gt;</w:instrText>
      </w:r>
      <w:r w:rsidR="00445E43" w:rsidRPr="007B7403">
        <w:rPr>
          <w:color w:val="000000" w:themeColor="text1"/>
        </w:rPr>
        <w:fldChar w:fldCharType="separate"/>
      </w:r>
      <w:r w:rsidR="00445E43" w:rsidRPr="007B7403">
        <w:rPr>
          <w:noProof/>
          <w:color w:val="000000" w:themeColor="text1"/>
        </w:rPr>
        <w:t>[2]</w:t>
      </w:r>
      <w:r w:rsidR="00445E43" w:rsidRPr="007B7403">
        <w:rPr>
          <w:color w:val="000000" w:themeColor="text1"/>
        </w:rPr>
        <w:fldChar w:fldCharType="end"/>
      </w:r>
      <w:r w:rsidR="00445E43" w:rsidRPr="007B7403">
        <w:rPr>
          <w:color w:val="000000" w:themeColor="text1"/>
        </w:rPr>
        <w:t xml:space="preserve"> </w:t>
      </w:r>
      <w:r w:rsidR="008F049F">
        <w:rPr>
          <w:color w:val="000000" w:themeColor="text1"/>
        </w:rPr>
        <w:t xml:space="preserve">and </w:t>
      </w:r>
      <w:proofErr w:type="spellStart"/>
      <w:r w:rsidR="008F049F" w:rsidRPr="007B7403">
        <w:rPr>
          <w:color w:val="000000" w:themeColor="text1"/>
        </w:rPr>
        <w:t>Licitra</w:t>
      </w:r>
      <w:proofErr w:type="spellEnd"/>
      <w:r w:rsidR="008F049F" w:rsidRPr="007B7403">
        <w:rPr>
          <w:color w:val="000000" w:themeColor="text1"/>
        </w:rPr>
        <w:t xml:space="preserve"> </w:t>
      </w:r>
      <w:r w:rsidR="008F049F" w:rsidRPr="007B7403">
        <w:rPr>
          <w:i/>
          <w:color w:val="000000" w:themeColor="text1"/>
        </w:rPr>
        <w:t>et al</w:t>
      </w:r>
      <w:r w:rsidR="008F049F" w:rsidRPr="007B7403">
        <w:rPr>
          <w:color w:val="000000" w:themeColor="text1"/>
        </w:rPr>
        <w:t xml:space="preserve">. </w:t>
      </w:r>
      <w:r w:rsidR="008F049F" w:rsidRPr="007B7403">
        <w:rPr>
          <w:color w:val="000000" w:themeColor="text1"/>
        </w:rPr>
        <w:fldChar w:fldCharType="begin"/>
      </w:r>
      <w:r w:rsidR="008F049F">
        <w:rPr>
          <w:color w:val="000000" w:themeColor="text1"/>
        </w:rPr>
        <w:instrText xml:space="preserve"> ADDIN EN.CITE &lt;EndNote&gt;&lt;Cite&gt;&lt;Author&gt;Licitra&lt;/Author&gt;&lt;Year&gt;2015&lt;/Year&gt;&lt;RecNum&gt;197&lt;/RecNum&gt;&lt;DisplayText&gt;[17]&lt;/DisplayText&gt;&lt;record&gt;&lt;rec-number&gt;197&lt;/rec-number&gt;&lt;foreign-keys&gt;&lt;key app="EN" db-id="afx5vp9z6d5pfxexr2kpd0dbaaw0pdf59tvw" timestamp="1508266017"&gt;197&lt;/key&gt;&lt;key app="ENWeb" db-id=""&gt;0&lt;/key&gt;&lt;/foreign-keys&gt;&lt;ref-type name="Journal Article"&gt;17&lt;/ref-type&gt;&lt;contributors&gt;&lt;authors&gt;&lt;author&gt;Licitra, Luca&lt;/author&gt;&lt;author&gt;Luong, Dung D&lt;/author&gt;&lt;author&gt;Strbik, Oliver M&lt;/author&gt;&lt;author&gt;Gupta, Nikhil&lt;/author&gt;&lt;/authors&gt;&lt;/contributors&gt;&lt;titles&gt;&lt;title&gt;Dynamic properties of alumina hollow particle filled aluminum alloy A356 matrix syntactic foams&lt;/title&gt;&lt;secondary-title&gt;Materials &amp;amp; Design&lt;/secondary-title&gt;&lt;/titles&gt;&lt;periodical&gt;&lt;full-title&gt;Materials &amp;amp; Design&lt;/full-title&gt;&lt;/periodical&gt;&lt;pages&gt;504-515&lt;/pages&gt;&lt;volume&gt;66&lt;/volume&gt;&lt;dates&gt;&lt;year&gt;2015&lt;/year&gt;&lt;/dates&gt;&lt;isbn&gt;0261-3069&lt;/isbn&gt;&lt;urls&gt;&lt;/urls&gt;&lt;/record&gt;&lt;/Cite&gt;&lt;/EndNote&gt;</w:instrText>
      </w:r>
      <w:r w:rsidR="008F049F" w:rsidRPr="007B7403">
        <w:rPr>
          <w:color w:val="000000" w:themeColor="text1"/>
        </w:rPr>
        <w:fldChar w:fldCharType="separate"/>
      </w:r>
      <w:r w:rsidR="008F049F">
        <w:rPr>
          <w:noProof/>
          <w:color w:val="000000" w:themeColor="text1"/>
        </w:rPr>
        <w:t>[17]</w:t>
      </w:r>
      <w:r w:rsidR="008F049F" w:rsidRPr="007B7403">
        <w:rPr>
          <w:color w:val="000000" w:themeColor="text1"/>
        </w:rPr>
        <w:fldChar w:fldCharType="end"/>
      </w:r>
      <w:r w:rsidR="008F049F" w:rsidRPr="007B7403">
        <w:rPr>
          <w:color w:val="000000" w:themeColor="text1"/>
        </w:rPr>
        <w:t xml:space="preserve"> </w:t>
      </w:r>
      <w:r w:rsidR="00445E43" w:rsidRPr="007B7403">
        <w:rPr>
          <w:color w:val="000000" w:themeColor="text1"/>
        </w:rPr>
        <w:t xml:space="preserve">studied the damping </w:t>
      </w:r>
      <w:r w:rsidR="00936B97">
        <w:rPr>
          <w:color w:val="000000" w:themeColor="text1"/>
        </w:rPr>
        <w:t>behaviour</w:t>
      </w:r>
      <w:r w:rsidR="00445E43" w:rsidRPr="007B7403">
        <w:rPr>
          <w:color w:val="000000" w:themeColor="text1"/>
        </w:rPr>
        <w:t xml:space="preserve"> of A356</w:t>
      </w:r>
      <w:r w:rsidR="008F049F">
        <w:rPr>
          <w:color w:val="000000" w:themeColor="text1"/>
        </w:rPr>
        <w:t xml:space="preserve"> </w:t>
      </w:r>
      <w:r w:rsidR="001B6F8D">
        <w:rPr>
          <w:color w:val="000000" w:themeColor="text1"/>
        </w:rPr>
        <w:t xml:space="preserve">matrix </w:t>
      </w:r>
      <w:r w:rsidR="00445E43" w:rsidRPr="007B7403">
        <w:rPr>
          <w:color w:val="000000" w:themeColor="text1"/>
        </w:rPr>
        <w:t>syntactic foam</w:t>
      </w:r>
      <w:r w:rsidR="008F049F">
        <w:rPr>
          <w:color w:val="000000" w:themeColor="text1"/>
        </w:rPr>
        <w:t xml:space="preserve">s reinforced with </w:t>
      </w:r>
      <w:r w:rsidR="008F049F" w:rsidRPr="007B7403">
        <w:rPr>
          <w:color w:val="000000" w:themeColor="text1"/>
        </w:rPr>
        <w:t xml:space="preserve">hollow </w:t>
      </w:r>
      <w:proofErr w:type="spellStart"/>
      <w:r w:rsidR="008F049F" w:rsidRPr="007B7403">
        <w:rPr>
          <w:color w:val="000000" w:themeColor="text1"/>
        </w:rPr>
        <w:t>SiC</w:t>
      </w:r>
      <w:proofErr w:type="spellEnd"/>
      <w:r w:rsidR="008F049F" w:rsidRPr="007B7403">
        <w:rPr>
          <w:color w:val="000000" w:themeColor="text1"/>
        </w:rPr>
        <w:t xml:space="preserve"> </w:t>
      </w:r>
      <w:r w:rsidR="008F049F">
        <w:rPr>
          <w:color w:val="000000" w:themeColor="text1"/>
        </w:rPr>
        <w:t xml:space="preserve">and alumina </w:t>
      </w:r>
      <w:r w:rsidR="008F049F" w:rsidRPr="007B7403">
        <w:rPr>
          <w:color w:val="000000" w:themeColor="text1"/>
        </w:rPr>
        <w:t>particles</w:t>
      </w:r>
      <w:r w:rsidR="008F049F">
        <w:rPr>
          <w:color w:val="000000" w:themeColor="text1"/>
        </w:rPr>
        <w:t xml:space="preserve">, respectively, </w:t>
      </w:r>
      <w:r w:rsidR="00445E43" w:rsidRPr="007B7403">
        <w:rPr>
          <w:color w:val="000000" w:themeColor="text1"/>
        </w:rPr>
        <w:t xml:space="preserve">using </w:t>
      </w:r>
      <w:r w:rsidR="008F049F">
        <w:rPr>
          <w:color w:val="000000" w:themeColor="text1"/>
        </w:rPr>
        <w:t xml:space="preserve">a </w:t>
      </w:r>
      <w:r w:rsidR="00445E43" w:rsidRPr="007B7403">
        <w:rPr>
          <w:color w:val="000000" w:themeColor="text1"/>
        </w:rPr>
        <w:t>dynamic mechanical analyser (DMA)</w:t>
      </w:r>
      <w:r w:rsidR="008F049F">
        <w:rPr>
          <w:color w:val="000000" w:themeColor="text1"/>
        </w:rPr>
        <w:t xml:space="preserve"> in the</w:t>
      </w:r>
      <w:r w:rsidR="00445E43" w:rsidRPr="007B7403">
        <w:rPr>
          <w:color w:val="000000" w:themeColor="text1"/>
        </w:rPr>
        <w:t xml:space="preserve"> three-point </w:t>
      </w:r>
      <w:r w:rsidR="008069B8" w:rsidRPr="007B7403">
        <w:rPr>
          <w:color w:val="000000" w:themeColor="text1"/>
        </w:rPr>
        <w:t>bending</w:t>
      </w:r>
      <w:r w:rsidR="00445E43" w:rsidRPr="007B7403">
        <w:rPr>
          <w:color w:val="000000" w:themeColor="text1"/>
        </w:rPr>
        <w:t xml:space="preserve"> mode.</w:t>
      </w:r>
      <w:bookmarkEnd w:id="11"/>
      <w:bookmarkEnd w:id="12"/>
      <w:r w:rsidR="00445E43" w:rsidRPr="007B7403">
        <w:rPr>
          <w:color w:val="000000" w:themeColor="text1"/>
        </w:rPr>
        <w:t xml:space="preserve"> </w:t>
      </w:r>
      <w:bookmarkStart w:id="23" w:name="OLE_LINK15"/>
      <w:bookmarkStart w:id="24" w:name="OLE_LINK16"/>
      <w:bookmarkEnd w:id="13"/>
      <w:bookmarkEnd w:id="14"/>
      <w:r w:rsidR="008F049F">
        <w:rPr>
          <w:color w:val="000000" w:themeColor="text1"/>
        </w:rPr>
        <w:t>They</w:t>
      </w:r>
      <w:r w:rsidR="00962BB4" w:rsidRPr="007B7403">
        <w:rPr>
          <w:color w:val="000000" w:themeColor="text1"/>
        </w:rPr>
        <w:t xml:space="preserve"> found that the </w:t>
      </w:r>
      <w:r w:rsidR="008F049F">
        <w:rPr>
          <w:color w:val="000000" w:themeColor="text1"/>
        </w:rPr>
        <w:t xml:space="preserve">damping parameter of the </w:t>
      </w:r>
      <w:r w:rsidR="00962BB4" w:rsidRPr="007B7403">
        <w:rPr>
          <w:color w:val="000000" w:themeColor="text1"/>
        </w:rPr>
        <w:t>syntactic foam</w:t>
      </w:r>
      <w:r w:rsidR="008F049F">
        <w:rPr>
          <w:color w:val="000000" w:themeColor="text1"/>
        </w:rPr>
        <w:t xml:space="preserve"> with a lower density was lower than that of </w:t>
      </w:r>
      <w:r w:rsidR="00936B97">
        <w:rPr>
          <w:color w:val="000000" w:themeColor="text1"/>
        </w:rPr>
        <w:t xml:space="preserve">the </w:t>
      </w:r>
      <w:r w:rsidR="00936B97" w:rsidRPr="007B7403">
        <w:rPr>
          <w:color w:val="000000" w:themeColor="text1"/>
        </w:rPr>
        <w:t>syntactic foam</w:t>
      </w:r>
      <w:r w:rsidR="00936B97">
        <w:rPr>
          <w:color w:val="000000" w:themeColor="text1"/>
        </w:rPr>
        <w:t xml:space="preserve"> with a higher density and both were lower than that of </w:t>
      </w:r>
      <w:r w:rsidR="008F049F">
        <w:rPr>
          <w:color w:val="000000" w:themeColor="text1"/>
        </w:rPr>
        <w:t>the A356 alloy</w:t>
      </w:r>
      <w:r w:rsidR="00936B97">
        <w:rPr>
          <w:color w:val="000000" w:themeColor="text1"/>
        </w:rPr>
        <w:t>, indicating small contributions from the hollow ceramic particles in damping</w:t>
      </w:r>
      <w:r w:rsidR="00962BB4" w:rsidRPr="007B7403">
        <w:rPr>
          <w:color w:val="000000" w:themeColor="text1"/>
        </w:rPr>
        <w:t>.</w:t>
      </w:r>
      <w:bookmarkEnd w:id="23"/>
      <w:bookmarkEnd w:id="24"/>
      <w:r w:rsidR="00962BB4" w:rsidRPr="007B7403">
        <w:rPr>
          <w:color w:val="000000" w:themeColor="text1"/>
        </w:rPr>
        <w:t xml:space="preserve"> </w:t>
      </w:r>
      <w:bookmarkEnd w:id="15"/>
      <w:bookmarkEnd w:id="16"/>
      <w:bookmarkEnd w:id="17"/>
      <w:bookmarkEnd w:id="18"/>
      <w:bookmarkEnd w:id="19"/>
      <w:bookmarkEnd w:id="20"/>
      <w:bookmarkEnd w:id="21"/>
      <w:bookmarkEnd w:id="22"/>
      <w:proofErr w:type="spellStart"/>
      <w:r w:rsidR="001B6F8D" w:rsidRPr="00960633">
        <w:rPr>
          <w:color w:val="000000" w:themeColor="text1"/>
        </w:rPr>
        <w:t>Katona</w:t>
      </w:r>
      <w:proofErr w:type="spellEnd"/>
      <w:r w:rsidR="001B6F8D" w:rsidRPr="00960633">
        <w:rPr>
          <w:color w:val="000000" w:themeColor="text1"/>
        </w:rPr>
        <w:t xml:space="preserve"> </w:t>
      </w:r>
      <w:r w:rsidR="001B6F8D" w:rsidRPr="00960633">
        <w:rPr>
          <w:i/>
          <w:color w:val="000000" w:themeColor="text1"/>
        </w:rPr>
        <w:t>et al</w:t>
      </w:r>
      <w:r w:rsidR="001B6F8D" w:rsidRPr="00960633">
        <w:rPr>
          <w:color w:val="000000" w:themeColor="text1"/>
        </w:rPr>
        <w:t xml:space="preserve">. </w:t>
      </w:r>
      <w:r w:rsidR="003307C0" w:rsidRPr="00960633">
        <w:rPr>
          <w:color w:val="000000" w:themeColor="text1"/>
        </w:rPr>
        <w:fldChar w:fldCharType="begin"/>
      </w:r>
      <w:r w:rsidR="003307C0" w:rsidRPr="00960633">
        <w:rPr>
          <w:color w:val="000000" w:themeColor="text1"/>
        </w:rPr>
        <w:instrText xml:space="preserve"> ADDIN EN.CITE &lt;EndNote&gt;&lt;Cite ExcludeYear="1"&gt;&lt;Author&gt;Katona&lt;/Author&gt;&lt;Year&gt;2019&lt;/Year&gt;&lt;RecNum&gt;319&lt;/RecNum&gt;&lt;DisplayText&gt;[18]&lt;/DisplayText&gt;&lt;record&gt;&lt;rec-number&gt;319&lt;/rec-number&gt;&lt;foreign-keys&gt;&lt;key app="EN" db-id="afx5vp9z6d5pfxexr2kpd0dbaaw0pdf59tvw" timestamp="1543926982"&gt;319&lt;/key&gt;&lt;/foreign-keys&gt;&lt;ref-type name="Journal Article"&gt;17&lt;/ref-type&gt;&lt;contributors&gt;&lt;authors&gt;&lt;author&gt;Katona, Bálint&lt;/author&gt;&lt;author&gt;Szlancsik, Attila&lt;/author&gt;&lt;author&gt;Tábi, Tamás&lt;/author&gt;&lt;author&gt;Orbulov, Imre Norbert&lt;/author&gt;&lt;/authors&gt;&lt;/contributors&gt;&lt;titles&gt;&lt;title&gt;Compressive characteristics and low frequency damping of aluminium matrix syntactic foams&lt;/title&gt;&lt;secondary-title&gt;Materials Science and Engineering: A&lt;/secondary-title&gt;&lt;/titles&gt;&lt;periodical&gt;&lt;full-title&gt;Materials Science and Engineering: A&lt;/full-title&gt;&lt;/periodical&gt;&lt;pages&gt;140-148&lt;/pages&gt;&lt;volume&gt;739&lt;/volume&gt;&lt;keywords&gt;&lt;keyword&gt;Aluminium matrix syntactic foam&lt;/keyword&gt;&lt;keyword&gt;Composite metal foam&lt;/keyword&gt;&lt;keyword&gt;Effective Young&amp;apos;s modulus&lt;/keyword&gt;&lt;keyword&gt;Dynamic mechanical analysis&lt;/keyword&gt;&lt;keyword&gt;Damping&lt;/keyword&gt;&lt;/keywords&gt;&lt;dates&gt;&lt;year&gt;2019&lt;/year&gt;&lt;pub-dates&gt;&lt;date&gt;2019/01/02/&lt;/date&gt;&lt;/pub-dates&gt;&lt;/dates&gt;&lt;isbn&gt;0921-5093&lt;/isbn&gt;&lt;urls&gt;&lt;related-urls&gt;&lt;url&gt;http://www.sciencedirect.com/science/article/pii/S0921509318313340&lt;/url&gt;&lt;/related-urls&gt;&lt;/urls&gt;&lt;electronic-resource-num&gt;https://doi.org/10.1016/j.msea.2018.10.014&lt;/electronic-resource-num&gt;&lt;/record&gt;&lt;/Cite&gt;&lt;/EndNote&gt;</w:instrText>
      </w:r>
      <w:r w:rsidR="003307C0" w:rsidRPr="00960633">
        <w:rPr>
          <w:color w:val="000000" w:themeColor="text1"/>
        </w:rPr>
        <w:fldChar w:fldCharType="separate"/>
      </w:r>
      <w:r w:rsidR="003307C0" w:rsidRPr="00960633">
        <w:rPr>
          <w:noProof/>
          <w:color w:val="000000" w:themeColor="text1"/>
        </w:rPr>
        <w:t>[18]</w:t>
      </w:r>
      <w:r w:rsidR="003307C0" w:rsidRPr="00960633">
        <w:rPr>
          <w:color w:val="000000" w:themeColor="text1"/>
        </w:rPr>
        <w:fldChar w:fldCharType="end"/>
      </w:r>
      <w:r w:rsidR="001B6F8D">
        <w:rPr>
          <w:color w:val="000000" w:themeColor="text1"/>
        </w:rPr>
        <w:t xml:space="preserve"> </w:t>
      </w:r>
      <w:r w:rsidR="001B6F8D" w:rsidRPr="001B6F8D">
        <w:rPr>
          <w:color w:val="000000" w:themeColor="text1"/>
        </w:rPr>
        <w:t xml:space="preserve">studied the damping behaviour of </w:t>
      </w:r>
      <w:r w:rsidR="001B6F8D">
        <w:rPr>
          <w:color w:val="000000" w:themeColor="text1"/>
        </w:rPr>
        <w:t xml:space="preserve">Al matrix </w:t>
      </w:r>
      <w:r w:rsidR="001B6F8D" w:rsidRPr="001B6F8D">
        <w:rPr>
          <w:color w:val="000000" w:themeColor="text1"/>
        </w:rPr>
        <w:t xml:space="preserve">syntactic foams </w:t>
      </w:r>
      <w:r w:rsidR="001B6F8D">
        <w:rPr>
          <w:color w:val="000000" w:themeColor="text1"/>
        </w:rPr>
        <w:t xml:space="preserve">with Al-Si alloy matrices and hollow </w:t>
      </w:r>
      <w:r w:rsidR="001B6F8D" w:rsidRPr="001B6F8D">
        <w:rPr>
          <w:color w:val="000000" w:themeColor="text1"/>
        </w:rPr>
        <w:t>Al</w:t>
      </w:r>
      <w:r w:rsidR="001B6F8D" w:rsidRPr="001B6F8D">
        <w:rPr>
          <w:color w:val="000000" w:themeColor="text1"/>
          <w:vertAlign w:val="subscript"/>
        </w:rPr>
        <w:t>2</w:t>
      </w:r>
      <w:r w:rsidR="001B6F8D" w:rsidRPr="001B6F8D">
        <w:rPr>
          <w:color w:val="000000" w:themeColor="text1"/>
        </w:rPr>
        <w:t>O</w:t>
      </w:r>
      <w:r w:rsidR="001B6F8D" w:rsidRPr="001B6F8D">
        <w:rPr>
          <w:color w:val="000000" w:themeColor="text1"/>
          <w:vertAlign w:val="subscript"/>
        </w:rPr>
        <w:t>3</w:t>
      </w:r>
      <w:r w:rsidR="001B6F8D">
        <w:rPr>
          <w:color w:val="000000" w:themeColor="text1"/>
        </w:rPr>
        <w:t>-</w:t>
      </w:r>
      <w:r w:rsidR="001B6F8D" w:rsidRPr="001B6F8D">
        <w:rPr>
          <w:color w:val="000000" w:themeColor="text1"/>
        </w:rPr>
        <w:t>SiO</w:t>
      </w:r>
      <w:r w:rsidR="001B6F8D" w:rsidRPr="001B6F8D">
        <w:rPr>
          <w:color w:val="000000" w:themeColor="text1"/>
          <w:vertAlign w:val="subscript"/>
        </w:rPr>
        <w:t>2</w:t>
      </w:r>
      <w:r w:rsidR="001B6F8D">
        <w:rPr>
          <w:color w:val="000000" w:themeColor="text1"/>
        </w:rPr>
        <w:t xml:space="preserve"> spheres by DMA</w:t>
      </w:r>
      <w:r w:rsidR="001B6F8D" w:rsidRPr="001B6F8D">
        <w:rPr>
          <w:color w:val="000000" w:themeColor="text1"/>
        </w:rPr>
        <w:t xml:space="preserve"> </w:t>
      </w:r>
      <w:r w:rsidR="001B6F8D">
        <w:rPr>
          <w:color w:val="000000" w:themeColor="text1"/>
        </w:rPr>
        <w:t>and showed that the matrix had a significant effect on the loss factor. In</w:t>
      </w:r>
      <w:r w:rsidR="00FD509A">
        <w:rPr>
          <w:color w:val="000000" w:themeColor="text1"/>
        </w:rPr>
        <w:t xml:space="preserve"> these</w:t>
      </w:r>
      <w:r w:rsidR="00FD509A" w:rsidRPr="007B7403">
        <w:rPr>
          <w:color w:val="000000" w:themeColor="text1"/>
        </w:rPr>
        <w:t xml:space="preserve"> </w:t>
      </w:r>
      <w:r w:rsidR="00FD509A">
        <w:rPr>
          <w:color w:val="000000" w:themeColor="text1"/>
        </w:rPr>
        <w:t>studies, t</w:t>
      </w:r>
      <w:r w:rsidRPr="007B7403">
        <w:rPr>
          <w:color w:val="000000" w:themeColor="text1"/>
        </w:rPr>
        <w:t>he</w:t>
      </w:r>
      <w:r w:rsidR="002E065E">
        <w:rPr>
          <w:color w:val="000000" w:themeColor="text1"/>
        </w:rPr>
        <w:t xml:space="preserve"> </w:t>
      </w:r>
      <w:r w:rsidR="00FD509A">
        <w:rPr>
          <w:color w:val="000000" w:themeColor="text1"/>
        </w:rPr>
        <w:t>dynamic</w:t>
      </w:r>
      <w:r w:rsidR="002E065E">
        <w:rPr>
          <w:color w:val="000000" w:themeColor="text1"/>
        </w:rPr>
        <w:t xml:space="preserve"> tests </w:t>
      </w:r>
      <w:r w:rsidR="00FD509A">
        <w:rPr>
          <w:color w:val="000000" w:themeColor="text1"/>
        </w:rPr>
        <w:t xml:space="preserve">were conducted at low stress, low strain conditions in the elastic region. </w:t>
      </w:r>
      <w:r w:rsidR="00596827">
        <w:rPr>
          <w:color w:val="000000" w:themeColor="text1"/>
        </w:rPr>
        <w:t>T</w:t>
      </w:r>
      <w:r w:rsidR="00596827" w:rsidRPr="007B7403">
        <w:rPr>
          <w:color w:val="000000" w:themeColor="text1"/>
        </w:rPr>
        <w:t xml:space="preserve">he </w:t>
      </w:r>
      <w:r w:rsidR="00596827">
        <w:rPr>
          <w:color w:val="000000" w:themeColor="text1"/>
        </w:rPr>
        <w:t xml:space="preserve">investigations were generally confined to the </w:t>
      </w:r>
      <w:r w:rsidR="00596827" w:rsidRPr="007B7403">
        <w:rPr>
          <w:color w:val="000000" w:themeColor="text1"/>
        </w:rPr>
        <w:t>effects of particle size, temperature and test conditions</w:t>
      </w:r>
      <w:r w:rsidR="00596827">
        <w:rPr>
          <w:color w:val="000000" w:themeColor="text1"/>
        </w:rPr>
        <w:t xml:space="preserve"> on the</w:t>
      </w:r>
      <w:r w:rsidR="00596827" w:rsidRPr="007B7403">
        <w:rPr>
          <w:color w:val="000000" w:themeColor="text1"/>
        </w:rPr>
        <w:t xml:space="preserve"> damping capacity of </w:t>
      </w:r>
      <w:r w:rsidR="00596827">
        <w:rPr>
          <w:color w:val="000000" w:themeColor="text1"/>
        </w:rPr>
        <w:t xml:space="preserve">a number of </w:t>
      </w:r>
      <w:r w:rsidR="00596827" w:rsidRPr="007B7403">
        <w:rPr>
          <w:color w:val="000000" w:themeColor="text1"/>
        </w:rPr>
        <w:t>MMSF</w:t>
      </w:r>
      <w:r w:rsidR="00596827">
        <w:rPr>
          <w:color w:val="000000" w:themeColor="text1"/>
        </w:rPr>
        <w:t>s</w:t>
      </w:r>
      <w:r w:rsidRPr="007B7403">
        <w:rPr>
          <w:color w:val="000000" w:themeColor="text1"/>
        </w:rPr>
        <w:t>. The mechanism of energy dissipation in dynamic damping in syntactic foams</w:t>
      </w:r>
      <w:r w:rsidR="00596827">
        <w:rPr>
          <w:color w:val="000000" w:themeColor="text1"/>
        </w:rPr>
        <w:t xml:space="preserve">, especially under high stress conditions, </w:t>
      </w:r>
      <w:r w:rsidR="00FF288D">
        <w:rPr>
          <w:color w:val="000000" w:themeColor="text1"/>
        </w:rPr>
        <w:t>has rarely been investigated</w:t>
      </w:r>
      <w:r w:rsidRPr="007B7403">
        <w:rPr>
          <w:color w:val="000000" w:themeColor="text1"/>
        </w:rPr>
        <w:t>.</w:t>
      </w:r>
    </w:p>
    <w:bookmarkEnd w:id="7"/>
    <w:bookmarkEnd w:id="8"/>
    <w:p w:rsidR="003A6493" w:rsidRPr="00491B47" w:rsidRDefault="003A6493" w:rsidP="00740831">
      <w:pPr>
        <w:spacing w:line="240" w:lineRule="auto"/>
        <w:jc w:val="both"/>
        <w:rPr>
          <w:rFonts w:eastAsiaTheme="majorEastAsia" w:cstheme="majorBidi"/>
          <w:color w:val="000000" w:themeColor="text1"/>
          <w:sz w:val="32"/>
          <w:szCs w:val="32"/>
        </w:rPr>
      </w:pPr>
      <w:r w:rsidRPr="00491B47">
        <w:rPr>
          <w:color w:val="000000" w:themeColor="text1"/>
        </w:rPr>
        <w:t xml:space="preserve">In this study, MMSFs with an Al 6082 alloy matrix and different sized </w:t>
      </w:r>
      <w:r w:rsidR="009F4965">
        <w:rPr>
          <w:color w:val="000000" w:themeColor="text1"/>
        </w:rPr>
        <w:t>hollow</w:t>
      </w:r>
      <w:r w:rsidRPr="00491B47">
        <w:rPr>
          <w:color w:val="000000" w:themeColor="text1"/>
        </w:rPr>
        <w:t xml:space="preserve"> ceramic microspheres have been manufactured by the melt infiltration casting method. The energy absorption and damping capacity of the syntactic foams have been studied under monotonic, intermittent cyclic and two-stage repetitive c</w:t>
      </w:r>
      <w:r w:rsidR="002E065E">
        <w:rPr>
          <w:color w:val="000000" w:themeColor="text1"/>
        </w:rPr>
        <w:t>yclic compression conditions. A new</w:t>
      </w:r>
      <w:r w:rsidRPr="00491B47">
        <w:rPr>
          <w:color w:val="000000" w:themeColor="text1"/>
        </w:rPr>
        <w:t xml:space="preserve"> energy dissipation mechanism </w:t>
      </w:r>
      <w:r w:rsidR="00241373" w:rsidRPr="00491B47">
        <w:rPr>
          <w:color w:val="000000" w:themeColor="text1"/>
        </w:rPr>
        <w:t xml:space="preserve">has been proposed </w:t>
      </w:r>
      <w:r w:rsidR="00241373">
        <w:rPr>
          <w:color w:val="000000" w:themeColor="text1"/>
        </w:rPr>
        <w:t>to</w:t>
      </w:r>
      <w:r w:rsidRPr="00491B47">
        <w:rPr>
          <w:color w:val="000000" w:themeColor="text1"/>
        </w:rPr>
        <w:t xml:space="preserve"> interpret the characteristic </w:t>
      </w:r>
      <w:r w:rsidR="002E065E">
        <w:rPr>
          <w:color w:val="000000" w:themeColor="text1"/>
        </w:rPr>
        <w:t xml:space="preserve">damping behaviour </w:t>
      </w:r>
      <w:r w:rsidR="002E065E" w:rsidRPr="00491B47">
        <w:rPr>
          <w:color w:val="000000" w:themeColor="text1"/>
        </w:rPr>
        <w:t>of the MMSFs</w:t>
      </w:r>
      <w:r w:rsidR="002E065E">
        <w:rPr>
          <w:color w:val="000000" w:themeColor="text1"/>
        </w:rPr>
        <w:t xml:space="preserve"> under cyclic compression</w:t>
      </w:r>
      <w:r w:rsidRPr="00491B47">
        <w:rPr>
          <w:color w:val="000000" w:themeColor="text1"/>
        </w:rPr>
        <w:t xml:space="preserve">. </w:t>
      </w:r>
    </w:p>
    <w:p w:rsidR="00AF53CF" w:rsidRDefault="00AF53CF" w:rsidP="00740831">
      <w:pPr>
        <w:pStyle w:val="Heading1"/>
        <w:spacing w:line="240" w:lineRule="auto"/>
      </w:pPr>
      <w:bookmarkStart w:id="25" w:name="_Toc522726817"/>
      <w:r>
        <w:t>E</w:t>
      </w:r>
      <w:r>
        <w:rPr>
          <w:rFonts w:hint="eastAsia"/>
        </w:rPr>
        <w:t>xperimental</w:t>
      </w:r>
      <w:bookmarkEnd w:id="25"/>
    </w:p>
    <w:p w:rsidR="008C3484" w:rsidRDefault="00AF53CF" w:rsidP="00740831">
      <w:pPr>
        <w:pStyle w:val="Heading2"/>
        <w:spacing w:line="240" w:lineRule="auto"/>
      </w:pPr>
      <w:bookmarkStart w:id="26" w:name="_Toc522726818"/>
      <w:r>
        <w:t>Raw material</w:t>
      </w:r>
      <w:bookmarkEnd w:id="26"/>
      <w:r w:rsidR="00812EF5">
        <w:t>s</w:t>
      </w:r>
    </w:p>
    <w:p w:rsidR="006F4999" w:rsidRDefault="008C3484" w:rsidP="00740831">
      <w:pPr>
        <w:spacing w:line="240" w:lineRule="auto"/>
        <w:jc w:val="both"/>
      </w:pPr>
      <w:r w:rsidRPr="008C3484">
        <w:t xml:space="preserve">The raw materials used to </w:t>
      </w:r>
      <w:r w:rsidR="00812EF5">
        <w:t>produce the</w:t>
      </w:r>
      <w:r w:rsidRPr="008C3484">
        <w:t xml:space="preserve"> </w:t>
      </w:r>
      <w:r w:rsidR="001503A8">
        <w:t>aluminium</w:t>
      </w:r>
      <w:r w:rsidRPr="008C3484">
        <w:t xml:space="preserve"> matrix syntactic foam sample</w:t>
      </w:r>
      <w:r w:rsidR="00812EF5">
        <w:t>s</w:t>
      </w:r>
      <w:r w:rsidRPr="008C3484">
        <w:t xml:space="preserve"> </w:t>
      </w:r>
      <w:r w:rsidR="00D671BB">
        <w:t>are</w:t>
      </w:r>
      <w:r w:rsidRPr="008C3484">
        <w:t xml:space="preserve"> the commercial 6082 Al alloy and </w:t>
      </w:r>
      <w:r w:rsidR="00812EF5">
        <w:t>a ceramic microsphere (CM</w:t>
      </w:r>
      <w:r w:rsidRPr="008C3484">
        <w:t xml:space="preserve">) powder supplied by Envirospheres Pty Ltd. </w:t>
      </w:r>
      <w:r w:rsidR="00812EF5">
        <w:t>The CM</w:t>
      </w:r>
      <w:r w:rsidRPr="008C3484">
        <w:t xml:space="preserve"> powder </w:t>
      </w:r>
      <w:r w:rsidR="00812EF5">
        <w:t>is</w:t>
      </w:r>
      <w:r w:rsidR="00812EF5" w:rsidRPr="008C3484">
        <w:t xml:space="preserve"> composed of 55</w:t>
      </w:r>
      <w:r w:rsidR="00812EF5">
        <w:rPr>
          <w:rFonts w:cs="Arial"/>
        </w:rPr>
        <w:t>~</w:t>
      </w:r>
      <w:r w:rsidR="00812EF5">
        <w:t>65% SiO</w:t>
      </w:r>
      <w:r w:rsidR="00812EF5" w:rsidRPr="008C3484">
        <w:rPr>
          <w:vertAlign w:val="subscript"/>
        </w:rPr>
        <w:t>2</w:t>
      </w:r>
      <w:r w:rsidR="00812EF5" w:rsidRPr="008C3484">
        <w:t>, 30</w:t>
      </w:r>
      <w:r w:rsidR="00812EF5">
        <w:rPr>
          <w:rFonts w:cs="Arial"/>
        </w:rPr>
        <w:t>~</w:t>
      </w:r>
      <w:r w:rsidR="00812EF5">
        <w:t>36% Al</w:t>
      </w:r>
      <w:r w:rsidR="00812EF5" w:rsidRPr="008C3484">
        <w:rPr>
          <w:vertAlign w:val="subscript"/>
        </w:rPr>
        <w:t>2</w:t>
      </w:r>
      <w:r w:rsidR="00812EF5">
        <w:t>O</w:t>
      </w:r>
      <w:r w:rsidR="00812EF5" w:rsidRPr="008C3484">
        <w:rPr>
          <w:vertAlign w:val="subscript"/>
        </w:rPr>
        <w:t>3</w:t>
      </w:r>
      <w:r w:rsidR="00812EF5" w:rsidRPr="008C3484">
        <w:t>, 1</w:t>
      </w:r>
      <w:r w:rsidR="00812EF5">
        <w:rPr>
          <w:rFonts w:cs="Arial"/>
        </w:rPr>
        <w:t>~</w:t>
      </w:r>
      <w:r w:rsidR="00812EF5">
        <w:t>2% Fe</w:t>
      </w:r>
      <w:r w:rsidR="00812EF5" w:rsidRPr="008C3484">
        <w:rPr>
          <w:vertAlign w:val="subscript"/>
        </w:rPr>
        <w:t>2</w:t>
      </w:r>
      <w:r w:rsidR="00812EF5">
        <w:t>O</w:t>
      </w:r>
      <w:r w:rsidR="00812EF5" w:rsidRPr="008C3484">
        <w:rPr>
          <w:vertAlign w:val="subscript"/>
        </w:rPr>
        <w:t>3</w:t>
      </w:r>
      <w:r w:rsidR="00812EF5" w:rsidRPr="008C3484">
        <w:t xml:space="preserve"> and 0.5</w:t>
      </w:r>
      <w:r w:rsidR="00812EF5">
        <w:rPr>
          <w:rFonts w:cs="Arial"/>
        </w:rPr>
        <w:t>~</w:t>
      </w:r>
      <w:r w:rsidR="00812EF5">
        <w:t>1% TiO</w:t>
      </w:r>
      <w:r w:rsidR="00812EF5" w:rsidRPr="008C3484">
        <w:rPr>
          <w:vertAlign w:val="subscript"/>
        </w:rPr>
        <w:t>2</w:t>
      </w:r>
      <w:r w:rsidR="00812EF5" w:rsidRPr="008C3484">
        <w:t xml:space="preserve"> by weight</w:t>
      </w:r>
      <w:r w:rsidR="00812EF5">
        <w:t xml:space="preserve">, and </w:t>
      </w:r>
      <w:r w:rsidRPr="008C3484">
        <w:t xml:space="preserve">has an effective density </w:t>
      </w:r>
      <w:r w:rsidR="00812EF5">
        <w:t>(</w:t>
      </w:r>
      <w:r w:rsidRPr="008C3484">
        <w:t xml:space="preserve">the mass of the powder divided by the volume </w:t>
      </w:r>
      <w:r w:rsidR="00812EF5">
        <w:t xml:space="preserve">of </w:t>
      </w:r>
      <w:r w:rsidRPr="008C3484">
        <w:t>the particles</w:t>
      </w:r>
      <w:r w:rsidR="00812EF5">
        <w:t>,</w:t>
      </w:r>
      <w:r w:rsidRPr="008C3484">
        <w:t xml:space="preserve"> without the air void</w:t>
      </w:r>
      <w:r w:rsidR="00812EF5">
        <w:t>s</w:t>
      </w:r>
      <w:r w:rsidRPr="008C3484">
        <w:t xml:space="preserve"> between them</w:t>
      </w:r>
      <w:r w:rsidR="00812EF5">
        <w:t>)</w:t>
      </w:r>
      <w:r w:rsidR="00812EF5" w:rsidRPr="00812EF5">
        <w:t xml:space="preserve"> </w:t>
      </w:r>
      <w:r w:rsidR="00812EF5" w:rsidRPr="008C3484">
        <w:t>of 0.66 g/cm</w:t>
      </w:r>
      <w:r w:rsidR="00812EF5" w:rsidRPr="008C3484">
        <w:rPr>
          <w:vertAlign w:val="superscript"/>
        </w:rPr>
        <w:t>3</w:t>
      </w:r>
      <w:r w:rsidR="00812EF5">
        <w:t>.</w:t>
      </w:r>
      <w:r w:rsidRPr="008C3484">
        <w:t xml:space="preserve"> The </w:t>
      </w:r>
      <w:r w:rsidR="00271AA8">
        <w:t xml:space="preserve">CM powder was divided into </w:t>
      </w:r>
      <w:r w:rsidRPr="008C3484">
        <w:t>three particle size ranges</w:t>
      </w:r>
      <w:r w:rsidR="00271AA8">
        <w:t>,</w:t>
      </w:r>
      <w:r w:rsidRPr="008C3484">
        <w:t xml:space="preserve"> 75-150</w:t>
      </w:r>
      <w:r w:rsidR="00D45FFF">
        <w:t xml:space="preserve"> </w:t>
      </w:r>
      <w:r>
        <w:rPr>
          <w:rFonts w:cs="Arial"/>
        </w:rPr>
        <w:t>μ</w:t>
      </w:r>
      <w:r w:rsidRPr="008C3484">
        <w:t>m, 125-250</w:t>
      </w:r>
      <w:r w:rsidR="00D45FFF">
        <w:t xml:space="preserve"> </w:t>
      </w:r>
      <w:r w:rsidR="00C06BAC">
        <w:rPr>
          <w:rFonts w:cs="Arial"/>
        </w:rPr>
        <w:t>μ</w:t>
      </w:r>
      <w:r w:rsidR="00C06BAC" w:rsidRPr="008C3484">
        <w:t xml:space="preserve">m </w:t>
      </w:r>
      <w:r w:rsidRPr="008C3484">
        <w:t>and 250-500</w:t>
      </w:r>
      <w:r w:rsidR="00D45FFF">
        <w:t xml:space="preserve"> </w:t>
      </w:r>
      <w:r w:rsidR="00C06BAC">
        <w:rPr>
          <w:rFonts w:cs="Arial"/>
        </w:rPr>
        <w:t>μ</w:t>
      </w:r>
      <w:r w:rsidR="00C06BAC" w:rsidRPr="008C3484">
        <w:t>m</w:t>
      </w:r>
      <w:r w:rsidR="00271AA8">
        <w:t>,</w:t>
      </w:r>
      <w:r w:rsidR="00C06BAC" w:rsidRPr="008C3484">
        <w:t xml:space="preserve"> </w:t>
      </w:r>
      <w:r w:rsidRPr="008C3484">
        <w:t xml:space="preserve">as shown in </w:t>
      </w:r>
      <w:r w:rsidR="00B44869">
        <w:fldChar w:fldCharType="begin"/>
      </w:r>
      <w:r w:rsidR="00B44869">
        <w:instrText xml:space="preserve"> REF _Ref521573146 \h  \* MERGEFORMAT </w:instrText>
      </w:r>
      <w:r w:rsidR="00B44869">
        <w:fldChar w:fldCharType="separate"/>
      </w:r>
      <w:r w:rsidR="006D6217">
        <w:t xml:space="preserve">Figure </w:t>
      </w:r>
      <w:r w:rsidR="006D6217">
        <w:rPr>
          <w:noProof/>
        </w:rPr>
        <w:t>1</w:t>
      </w:r>
      <w:r w:rsidR="00B44869">
        <w:fldChar w:fldCharType="end"/>
      </w:r>
      <w:r w:rsidRPr="008C3484">
        <w:t>.</w:t>
      </w:r>
      <w:r w:rsidR="00F37DDD">
        <w:t xml:space="preserve"> </w:t>
      </w:r>
      <w:r w:rsidR="00F0308C" w:rsidRPr="00740831">
        <w:t xml:space="preserve">The </w:t>
      </w:r>
      <w:r w:rsidR="00031170" w:rsidRPr="00740831">
        <w:t>wall</w:t>
      </w:r>
      <w:r w:rsidR="00F0308C" w:rsidRPr="00740831">
        <w:t xml:space="preserve"> </w:t>
      </w:r>
      <w:r w:rsidR="001177E6" w:rsidRPr="00740831">
        <w:t>thickness</w:t>
      </w:r>
      <w:r w:rsidR="00F0308C" w:rsidRPr="00740831">
        <w:t xml:space="preserve"> of </w:t>
      </w:r>
      <w:r w:rsidR="002C00A2" w:rsidRPr="00740831">
        <w:t xml:space="preserve">the </w:t>
      </w:r>
      <w:r w:rsidR="001177E6" w:rsidRPr="00740831">
        <w:t xml:space="preserve">CM particles is approximately 10% of the </w:t>
      </w:r>
      <w:r w:rsidR="002C00A2" w:rsidRPr="00740831">
        <w:t xml:space="preserve">particle </w:t>
      </w:r>
      <w:r w:rsidR="001177E6" w:rsidRPr="00740831">
        <w:t>diameter.</w:t>
      </w:r>
      <w:r w:rsidR="001177E6">
        <w:t xml:space="preserve"> </w:t>
      </w:r>
    </w:p>
    <w:p w:rsidR="00B44869" w:rsidRDefault="00491B47" w:rsidP="00740831">
      <w:pPr>
        <w:spacing w:line="240" w:lineRule="auto"/>
        <w:jc w:val="center"/>
      </w:pPr>
      <w:r w:rsidRPr="003A403B">
        <w:rPr>
          <w:noProof/>
        </w:rPr>
        <mc:AlternateContent>
          <mc:Choice Requires="wpc">
            <w:drawing>
              <wp:inline distT="0" distB="0" distL="0" distR="0" wp14:anchorId="391E0CF5" wp14:editId="50E3F17D">
                <wp:extent cx="5745587" cy="1917065"/>
                <wp:effectExtent l="0" t="0" r="7620" b="6985"/>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7" name="Picture 4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824122" y="5"/>
                            <a:ext cx="1885921" cy="1879972"/>
                          </a:xfrm>
                          <a:prstGeom prst="rect">
                            <a:avLst/>
                          </a:prstGeom>
                        </pic:spPr>
                      </pic:pic>
                      <pic:pic xmlns:pic="http://schemas.openxmlformats.org/drawingml/2006/picture">
                        <pic:nvPicPr>
                          <pic:cNvPr id="48" name="Picture 4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907360" y="5"/>
                            <a:ext cx="1879972" cy="1879972"/>
                          </a:xfrm>
                          <a:prstGeom prst="rect">
                            <a:avLst/>
                          </a:prstGeom>
                        </pic:spPr>
                      </pic:pic>
                      <pic:pic xmlns:pic="http://schemas.openxmlformats.org/drawingml/2006/picture">
                        <pic:nvPicPr>
                          <pic:cNvPr id="49" name="Picture 4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5"/>
                            <a:ext cx="1874042" cy="1879972"/>
                          </a:xfrm>
                          <a:prstGeom prst="rect">
                            <a:avLst/>
                          </a:prstGeom>
                        </pic:spPr>
                      </pic:pic>
                      <wps:wsp>
                        <wps:cNvPr id="2" name="Text Box 2"/>
                        <wps:cNvSpPr txBox="1"/>
                        <wps:spPr>
                          <a:xfrm>
                            <a:off x="59264" y="34852"/>
                            <a:ext cx="267335" cy="2787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rPr>
                                  <w:rFonts w:hint="eastAsia"/>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7" name="Text Box 37"/>
                        <wps:cNvSpPr txBox="1"/>
                        <wps:spPr>
                          <a:xfrm>
                            <a:off x="1956268" y="34852"/>
                            <a:ext cx="267335" cy="2787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 name="Text Box 39"/>
                        <wps:cNvSpPr txBox="1"/>
                        <wps:spPr>
                          <a:xfrm>
                            <a:off x="3862369" y="34852"/>
                            <a:ext cx="259715" cy="2787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c</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xmlns:cx="http://schemas.microsoft.com/office/drawing/2014/chartex" xmlns:cx1="http://schemas.microsoft.com/office/drawing/2015/9/8/chartex" xmlns:w16se="http://schemas.microsoft.com/office/word/2015/wordml/symex">
            <w:pict>
              <v:group w14:anchorId="391E0CF5" id="Canvas 30" o:spid="_x0000_s1026" editas="canvas" style="width:452.4pt;height:150.95pt;mso-position-horizontal-relative:char;mso-position-vertical-relative:line" coordsize="57454,1917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454;height:19170;visibility:visible;mso-wrap-style:square">
                  <v:fill o:detectmouseclick="t"/>
                  <v:path o:connecttype="none"/>
                </v:shape>
                <v:shape id="Picture 47" o:spid="_x0000_s1028" type="#_x0000_t75" style="position:absolute;left:38241;width:18859;height:18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">
                  <v:imagedata r:id="rId11" o:title=""/>
                  <v:path arrowok="t"/>
                </v:shape>
                <v:shape id="Picture 48" o:spid="_x0000_s1029" type="#_x0000_t75" style="position:absolute;left:19073;width:18800;height:18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">
                  <v:imagedata r:id="rId12" o:title=""/>
                  <v:path arrowok="t"/>
                </v:shape>
                <v:shape id="Picture 49" o:spid="_x0000_s1030" type="#_x0000_t75" style="position:absolute;width:18740;height:18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">
                  <v:imagedata r:id="rId13" o:title=""/>
                  <v:path arrowok="t"/>
                </v:shape>
                <v:shapetype id="_x0000_t202" coordsize="21600,21600" o:spt="202" path="m,l,21600r21600,l21600,xe">
                  <v:stroke joinstyle="miter"/>
                  <v:path gradientshapeok="t" o:connecttype="rect"/>
                </v:shapetype>
                <v:shape id="Text Box 2" o:spid="_x0000_s1031" type="#_x0000_t202" style="position:absolute;left:592;top:348;width:2673;height:27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" fillcolor="white [3201]" strokeweight=".5pt">
                  <v:textbox>
                    <w:txbxContent>
                      <w:p w:rsidR="003F04F8" w:rsidRDefault="003F04F8">
                        <w:proofErr w:type="gramStart"/>
                        <w:r>
                          <w:rPr>
                            <w:rFonts w:hint="eastAsia"/>
                          </w:rPr>
                          <w:t>a</w:t>
                        </w:r>
                        <w:proofErr w:type="gramEnd"/>
                      </w:p>
                    </w:txbxContent>
                  </v:textbox>
                </v:shape>
                <v:shape id="Text Box 37" o:spid="_x0000_s1032" type="#_x0000_t202" style="position:absolute;left:19562;top:348;width:2674;height:27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" fillcolor="white [3201]" strokeweight=".5pt">
                  <v:textbox>
                    <w:txbxContent>
                      <w:p w:rsidR="003F04F8" w:rsidRDefault="003F04F8">
                        <w:proofErr w:type="gramStart"/>
                        <w:r>
                          <w:t>b</w:t>
                        </w:r>
                        <w:proofErr w:type="gramEnd"/>
                      </w:p>
                    </w:txbxContent>
                  </v:textbox>
                </v:shape>
                <v:shape id="Text Box 39" o:spid="_x0000_s1033" type="#_x0000_t202" style="position:absolute;left:38623;top:348;width:2597;height:27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" fillcolor="white [3201]" strokeweight=".5pt">
                  <v:textbox>
                    <w:txbxContent>
                      <w:p w:rsidR="003F04F8" w:rsidRDefault="003F04F8">
                        <w:proofErr w:type="gramStart"/>
                        <w:r>
                          <w:t>c</w:t>
                        </w:r>
                        <w:proofErr w:type="gramEnd"/>
                      </w:p>
                    </w:txbxContent>
                  </v:textbox>
                </v:shape>
                <w10:anchorlock/>
              </v:group>
            </w:pict>
          </mc:Fallback>
        </mc:AlternateContent>
      </w:r>
    </w:p>
    <w:p w:rsidR="006F4999" w:rsidRPr="006F4999" w:rsidRDefault="00B44869" w:rsidP="00740831">
      <w:pPr>
        <w:pStyle w:val="Caption"/>
        <w:jc w:val="center"/>
      </w:pPr>
      <w:bookmarkStart w:id="27" w:name="_Ref521573146"/>
      <w:r>
        <w:t xml:space="preserve">Figure </w:t>
      </w:r>
      <w:r w:rsidR="003657E3">
        <w:rPr>
          <w:noProof/>
        </w:rPr>
        <w:fldChar w:fldCharType="begin"/>
      </w:r>
      <w:r w:rsidR="003657E3">
        <w:rPr>
          <w:noProof/>
        </w:rPr>
        <w:instrText xml:space="preserve"> SEQ Figure \* ARABIC </w:instrText>
      </w:r>
      <w:r w:rsidR="003657E3">
        <w:rPr>
          <w:noProof/>
        </w:rPr>
        <w:fldChar w:fldCharType="separate"/>
      </w:r>
      <w:r w:rsidR="006D6217">
        <w:rPr>
          <w:noProof/>
        </w:rPr>
        <w:t>1</w:t>
      </w:r>
      <w:r w:rsidR="003657E3">
        <w:rPr>
          <w:noProof/>
        </w:rPr>
        <w:fldChar w:fldCharType="end"/>
      </w:r>
      <w:bookmarkEnd w:id="27"/>
      <w:r>
        <w:t xml:space="preserve"> </w:t>
      </w:r>
      <w:r w:rsidRPr="00B44869">
        <w:t xml:space="preserve">Morphologies of the </w:t>
      </w:r>
      <w:r w:rsidR="00812EF5">
        <w:t>c</w:t>
      </w:r>
      <w:r w:rsidRPr="00B44869">
        <w:t>eramic microspheres</w:t>
      </w:r>
      <w:r w:rsidR="001503A8">
        <w:t xml:space="preserve"> with particle size ranges of</w:t>
      </w:r>
      <w:r w:rsidR="00812EF5">
        <w:t>:</w:t>
      </w:r>
      <w:r w:rsidRPr="00B44869">
        <w:t xml:space="preserve"> (</w:t>
      </w:r>
      <w:r>
        <w:t>a</w:t>
      </w:r>
      <w:r w:rsidRPr="00B44869">
        <w:t>)</w:t>
      </w:r>
      <w:r w:rsidR="00263133" w:rsidRPr="00263133">
        <w:t xml:space="preserve"> </w:t>
      </w:r>
      <w:r w:rsidR="00263133" w:rsidRPr="008C3484">
        <w:t>75-150</w:t>
      </w:r>
      <w:r w:rsidR="00263133">
        <w:t xml:space="preserve"> </w:t>
      </w:r>
      <w:r w:rsidR="00263133">
        <w:rPr>
          <w:rFonts w:cs="Arial"/>
        </w:rPr>
        <w:t>μ</w:t>
      </w:r>
      <w:r w:rsidR="00263133" w:rsidRPr="008C3484">
        <w:t>m</w:t>
      </w:r>
      <w:r w:rsidRPr="00B44869">
        <w:t xml:space="preserve"> (</w:t>
      </w:r>
      <w:r>
        <w:t>b</w:t>
      </w:r>
      <w:r w:rsidRPr="00B44869">
        <w:t>) 125-250</w:t>
      </w:r>
      <w:r w:rsidR="00263133">
        <w:t xml:space="preserve"> </w:t>
      </w:r>
      <w:r>
        <w:rPr>
          <w:rFonts w:cs="Arial"/>
        </w:rPr>
        <w:t>μ</w:t>
      </w:r>
      <w:r w:rsidRPr="008C3484">
        <w:t>m</w:t>
      </w:r>
      <w:r w:rsidRPr="00B44869">
        <w:t xml:space="preserve"> </w:t>
      </w:r>
      <w:r w:rsidR="00812EF5">
        <w:t xml:space="preserve">and </w:t>
      </w:r>
      <w:r w:rsidRPr="00B44869">
        <w:t>(</w:t>
      </w:r>
      <w:r>
        <w:t>c</w:t>
      </w:r>
      <w:r w:rsidRPr="00B44869">
        <w:t>)</w:t>
      </w:r>
      <w:r w:rsidR="00263133" w:rsidRPr="00263133">
        <w:t xml:space="preserve"> </w:t>
      </w:r>
      <w:r w:rsidR="00263133" w:rsidRPr="00B44869">
        <w:t>250-500</w:t>
      </w:r>
      <w:r w:rsidR="00263133">
        <w:t xml:space="preserve"> </w:t>
      </w:r>
      <w:r w:rsidR="00263133">
        <w:rPr>
          <w:rFonts w:cs="Arial"/>
        </w:rPr>
        <w:t>μ</w:t>
      </w:r>
      <w:r w:rsidR="00263133" w:rsidRPr="008C3484">
        <w:t>m</w:t>
      </w:r>
      <w:r w:rsidRPr="00B44869">
        <w:t>.</w:t>
      </w:r>
    </w:p>
    <w:p w:rsidR="00AF53CF" w:rsidRDefault="00022DD4" w:rsidP="00740831">
      <w:pPr>
        <w:pStyle w:val="Heading2"/>
        <w:spacing w:line="240" w:lineRule="auto"/>
      </w:pPr>
      <w:bookmarkStart w:id="28" w:name="_Toc522726819"/>
      <w:r>
        <w:t>Production</w:t>
      </w:r>
      <w:r w:rsidR="00AF53CF">
        <w:t xml:space="preserve"> process</w:t>
      </w:r>
      <w:bookmarkEnd w:id="28"/>
    </w:p>
    <w:p w:rsidR="00E46BA5" w:rsidRDefault="00022DD4" w:rsidP="00740831">
      <w:pPr>
        <w:spacing w:line="240" w:lineRule="auto"/>
        <w:jc w:val="both"/>
      </w:pPr>
      <w:r>
        <w:t xml:space="preserve">The </w:t>
      </w:r>
      <w:r w:rsidR="00B44869">
        <w:t>Al</w:t>
      </w:r>
      <w:r>
        <w:t xml:space="preserve"> matrix </w:t>
      </w:r>
      <w:r w:rsidR="00B44869">
        <w:t xml:space="preserve">syntactic foam </w:t>
      </w:r>
      <w:r>
        <w:t>samples were</w:t>
      </w:r>
      <w:r w:rsidR="00B44869">
        <w:t xml:space="preserve"> </w:t>
      </w:r>
      <w:r>
        <w:t>produced</w:t>
      </w:r>
      <w:r w:rsidR="00B44869">
        <w:t xml:space="preserve"> by the melt infiltration casting process </w:t>
      </w:r>
      <w:r>
        <w:t xml:space="preserve">as </w:t>
      </w:r>
      <w:r w:rsidR="00B44869">
        <w:t>illustrated schematically in</w:t>
      </w:r>
      <w:r w:rsidR="00E775B6">
        <w:t xml:space="preserve"> </w:t>
      </w:r>
      <w:r w:rsidR="00E775B6">
        <w:fldChar w:fldCharType="begin"/>
      </w:r>
      <w:r w:rsidR="00E775B6">
        <w:instrText xml:space="preserve"> REF _Ref521573436 \h  \* MERGEFORMAT </w:instrText>
      </w:r>
      <w:r w:rsidR="00E775B6">
        <w:fldChar w:fldCharType="separate"/>
      </w:r>
      <w:r w:rsidR="006D6217">
        <w:t xml:space="preserve">Figure </w:t>
      </w:r>
      <w:r w:rsidR="006D6217">
        <w:rPr>
          <w:noProof/>
        </w:rPr>
        <w:t>2</w:t>
      </w:r>
      <w:r w:rsidR="00E775B6">
        <w:fldChar w:fldCharType="end"/>
      </w:r>
      <w:r w:rsidR="00E775B6">
        <w:t xml:space="preserve">. </w:t>
      </w:r>
      <w:r w:rsidR="00B44869">
        <w:t xml:space="preserve">The process </w:t>
      </w:r>
      <w:r w:rsidR="001503A8">
        <w:t>consisted of the following steps.</w:t>
      </w:r>
      <w:r>
        <w:t xml:space="preserve"> (1) An</w:t>
      </w:r>
      <w:r w:rsidR="00B44869">
        <w:t xml:space="preserve"> Al </w:t>
      </w:r>
      <w:r>
        <w:t xml:space="preserve">block </w:t>
      </w:r>
      <w:r w:rsidR="00B44869">
        <w:t xml:space="preserve">and </w:t>
      </w:r>
      <w:r w:rsidR="007E6171">
        <w:t xml:space="preserve">a </w:t>
      </w:r>
      <w:r>
        <w:t>CM powder</w:t>
      </w:r>
      <w:r w:rsidR="00B44869">
        <w:t xml:space="preserve"> </w:t>
      </w:r>
      <w:r>
        <w:t>were</w:t>
      </w:r>
      <w:r w:rsidR="00B44869">
        <w:t xml:space="preserve"> prepared with a volume ratio </w:t>
      </w:r>
      <w:r>
        <w:t>of</w:t>
      </w:r>
      <w:r w:rsidR="00B44869">
        <w:t xml:space="preserve"> 1:2, </w:t>
      </w:r>
      <w:r>
        <w:t xml:space="preserve">with the Al </w:t>
      </w:r>
      <w:r w:rsidR="00B44869">
        <w:t xml:space="preserve">slightly more than the amount needed to ensure full infiltration into </w:t>
      </w:r>
      <w:r>
        <w:t xml:space="preserve">the </w:t>
      </w:r>
      <w:r w:rsidR="00B44869">
        <w:t xml:space="preserve">CM powder. (2) The CM powder </w:t>
      </w:r>
      <w:r>
        <w:t>was</w:t>
      </w:r>
      <w:r w:rsidR="00B44869">
        <w:t xml:space="preserve"> filled into a </w:t>
      </w:r>
      <w:r w:rsidR="00C017E1">
        <w:t xml:space="preserve">steel </w:t>
      </w:r>
      <w:r w:rsidR="00B44869">
        <w:t xml:space="preserve">tube mould with the bottom sealed by a circular steel disc. The Al </w:t>
      </w:r>
      <w:r w:rsidR="00C017E1">
        <w:t xml:space="preserve">block, in </w:t>
      </w:r>
      <w:r w:rsidR="00C017E1">
        <w:lastRenderedPageBreak/>
        <w:t xml:space="preserve">the form of a cylinder, was </w:t>
      </w:r>
      <w:r w:rsidR="00B44869">
        <w:t xml:space="preserve">then placed on top of the </w:t>
      </w:r>
      <w:r w:rsidR="00C017E1">
        <w:t xml:space="preserve">packed bed of </w:t>
      </w:r>
      <w:r w:rsidR="00B44869">
        <w:t>CMs, separated by an ultrathin Kaowool filter</w:t>
      </w:r>
      <w:r w:rsidR="00C017E1" w:rsidRPr="00C017E1">
        <w:t xml:space="preserve"> </w:t>
      </w:r>
      <w:r w:rsidR="00C017E1">
        <w:t>paper</w:t>
      </w:r>
      <w:r w:rsidR="00B44869">
        <w:t>.</w:t>
      </w:r>
      <w:r w:rsidR="00C017E1" w:rsidRPr="00C017E1">
        <w:t xml:space="preserve"> </w:t>
      </w:r>
      <w:r w:rsidR="00B44869">
        <w:t>Th</w:t>
      </w:r>
      <w:r w:rsidR="00C017E1">
        <w:t>e</w:t>
      </w:r>
      <w:r w:rsidR="00B44869">
        <w:t xml:space="preserve"> filter </w:t>
      </w:r>
      <w:r w:rsidR="00C017E1">
        <w:t>paper was used to prevent</w:t>
      </w:r>
      <w:r w:rsidR="00B44869">
        <w:t xml:space="preserve"> contact between the </w:t>
      </w:r>
      <w:r w:rsidR="00C017E1">
        <w:t xml:space="preserve">Al </w:t>
      </w:r>
      <w:r w:rsidR="00B44869">
        <w:t xml:space="preserve">melt and the CMs before pressure </w:t>
      </w:r>
      <w:r w:rsidR="00C017E1">
        <w:t>wa</w:t>
      </w:r>
      <w:r w:rsidR="00D671BB">
        <w:t>s</w:t>
      </w:r>
      <w:r w:rsidR="00B44869">
        <w:t xml:space="preserve"> applied and also </w:t>
      </w:r>
      <w:r w:rsidR="00C017E1">
        <w:t>to filter</w:t>
      </w:r>
      <w:r w:rsidR="00B44869">
        <w:t xml:space="preserve"> aluminium oxide </w:t>
      </w:r>
      <w:r w:rsidR="00C017E1">
        <w:t>films</w:t>
      </w:r>
      <w:r w:rsidR="00B44869">
        <w:t xml:space="preserve"> during infiltration. </w:t>
      </w:r>
      <w:r w:rsidR="00FD0BC8">
        <w:t>A</w:t>
      </w:r>
      <w:r w:rsidR="00B44869">
        <w:t xml:space="preserve">nother circular steel disc, which </w:t>
      </w:r>
      <w:r w:rsidR="00FD0BC8">
        <w:t>wa</w:t>
      </w:r>
      <w:r w:rsidR="00D671BB">
        <w:t>s</w:t>
      </w:r>
      <w:r w:rsidR="00B44869">
        <w:t xml:space="preserve"> slightly smaller than the internal diameter of the </w:t>
      </w:r>
      <w:r w:rsidR="00FD0BC8">
        <w:t xml:space="preserve">steel </w:t>
      </w:r>
      <w:r w:rsidR="00B44869">
        <w:t xml:space="preserve">tube, was </w:t>
      </w:r>
      <w:r w:rsidR="00FD0BC8">
        <w:t xml:space="preserve">subsequently </w:t>
      </w:r>
      <w:r w:rsidR="00B44869">
        <w:t xml:space="preserve">placed </w:t>
      </w:r>
      <w:r w:rsidR="00FD0BC8">
        <w:t>on top of</w:t>
      </w:r>
      <w:r w:rsidR="00B44869">
        <w:t xml:space="preserve"> the Al </w:t>
      </w:r>
      <w:r w:rsidR="00FD0BC8">
        <w:t>block</w:t>
      </w:r>
      <w:r w:rsidR="00B44869">
        <w:t xml:space="preserve">. (3) </w:t>
      </w:r>
      <w:r w:rsidR="00FD0BC8">
        <w:t>T</w:t>
      </w:r>
      <w:r w:rsidR="00B44869">
        <w:t xml:space="preserve">he </w:t>
      </w:r>
      <w:r w:rsidR="00FD0BC8">
        <w:t>whole</w:t>
      </w:r>
      <w:r w:rsidR="00B44869">
        <w:t xml:space="preserve"> assembly </w:t>
      </w:r>
      <w:r w:rsidR="00FD0BC8">
        <w:t>was</w:t>
      </w:r>
      <w:r w:rsidR="00B44869">
        <w:t xml:space="preserve"> heated up and maintained at 730</w:t>
      </w:r>
      <w:r w:rsidR="00E775B6">
        <w:rPr>
          <w:rFonts w:cs="Arial"/>
        </w:rPr>
        <w:t>°</w:t>
      </w:r>
      <w:r w:rsidR="00E775B6">
        <w:t xml:space="preserve">C </w:t>
      </w:r>
      <w:r w:rsidR="00B44869">
        <w:t>for 30 minutes in an electric furnace</w:t>
      </w:r>
      <w:r w:rsidR="00FD0BC8">
        <w:t xml:space="preserve"> to fully melt the Al block</w:t>
      </w:r>
      <w:r w:rsidR="00B44869">
        <w:t xml:space="preserve">. (4) The assembly </w:t>
      </w:r>
      <w:r w:rsidR="00FD0BC8">
        <w:t>was</w:t>
      </w:r>
      <w:r w:rsidR="00B44869">
        <w:t xml:space="preserve"> </w:t>
      </w:r>
      <w:r w:rsidR="00FD0BC8">
        <w:t xml:space="preserve">then </w:t>
      </w:r>
      <w:r w:rsidR="00B44869">
        <w:t xml:space="preserve">moved to </w:t>
      </w:r>
      <w:r w:rsidR="00FD0BC8">
        <w:t xml:space="preserve">a </w:t>
      </w:r>
      <w:r w:rsidR="00B44869">
        <w:t xml:space="preserve">hydraulic </w:t>
      </w:r>
      <w:r w:rsidR="00FD0BC8">
        <w:t>press</w:t>
      </w:r>
      <w:r w:rsidR="00B44869">
        <w:t xml:space="preserve"> and </w:t>
      </w:r>
      <w:r w:rsidR="00FD0BC8">
        <w:t xml:space="preserve">was </w:t>
      </w:r>
      <w:r w:rsidR="00B44869">
        <w:t xml:space="preserve">rapidly compressed </w:t>
      </w:r>
      <w:r w:rsidR="00FD0BC8">
        <w:t xml:space="preserve">so that the </w:t>
      </w:r>
      <w:r w:rsidR="00B44869">
        <w:t xml:space="preserve">molten Al </w:t>
      </w:r>
      <w:r w:rsidR="00FD0BC8">
        <w:t xml:space="preserve">infiltrated </w:t>
      </w:r>
      <w:r w:rsidR="00B44869">
        <w:t xml:space="preserve">into </w:t>
      </w:r>
      <w:r w:rsidR="00FD0BC8">
        <w:t xml:space="preserve">the interstices between </w:t>
      </w:r>
      <w:r w:rsidR="00B44869">
        <w:t xml:space="preserve">the CM </w:t>
      </w:r>
      <w:r w:rsidR="00FD0BC8">
        <w:t>particles</w:t>
      </w:r>
      <w:r w:rsidR="00B44869">
        <w:t>. (5) After complete solidification</w:t>
      </w:r>
      <w:r w:rsidR="00024AA2">
        <w:t xml:space="preserve"> of Al</w:t>
      </w:r>
      <w:r w:rsidR="00B44869">
        <w:t xml:space="preserve">, the syntactic foam sample </w:t>
      </w:r>
      <w:r w:rsidR="00024AA2">
        <w:t>was</w:t>
      </w:r>
      <w:r w:rsidR="00B44869">
        <w:t xml:space="preserve"> removed from the </w:t>
      </w:r>
      <w:r w:rsidR="00024AA2">
        <w:t xml:space="preserve">steel tube </w:t>
      </w:r>
      <w:r w:rsidR="00B44869">
        <w:t>mould.</w:t>
      </w:r>
      <w:r w:rsidRPr="00022DD4">
        <w:t xml:space="preserve"> </w:t>
      </w:r>
      <w:r w:rsidR="00E46BA5">
        <w:t xml:space="preserve">The steel discs and the extra Al layer at the top of the sample was then removed and the resultant syntactic foam sample was machined and ground to the desired shape and dimensions for subsequent tests. </w:t>
      </w:r>
      <w:r w:rsidR="00400B32" w:rsidRPr="00740831">
        <w:t>The syntactic foam samples have a nearly constant CM volume percentage of 60%, because a</w:t>
      </w:r>
      <w:r w:rsidR="002C00A2" w:rsidRPr="00740831">
        <w:t xml:space="preserve"> randomly packed spherical powder </w:t>
      </w:r>
      <w:r w:rsidR="00400B32" w:rsidRPr="00740831">
        <w:t>occupies</w:t>
      </w:r>
      <w:r w:rsidR="002C00A2" w:rsidRPr="00740831">
        <w:t xml:space="preserve"> approximately </w:t>
      </w:r>
      <w:r w:rsidR="00400B32" w:rsidRPr="00740831">
        <w:t>6</w:t>
      </w:r>
      <w:r w:rsidR="002C00A2" w:rsidRPr="00740831">
        <w:t xml:space="preserve">0% </w:t>
      </w:r>
      <w:r w:rsidR="00400B32" w:rsidRPr="00740831">
        <w:t xml:space="preserve">of the total volume </w:t>
      </w:r>
      <w:r w:rsidR="002C00A2" w:rsidRPr="00740831">
        <w:fldChar w:fldCharType="begin"/>
      </w:r>
      <w:r w:rsidR="002C00A2" w:rsidRPr="00740831">
        <w:instrText xml:space="preserve"> ADDIN EN.CITE &lt;EndNote&gt;&lt;Cite&gt;&lt;Author&gt;Hartmann&lt;/Author&gt;&lt;Year&gt;1999&lt;/Year&gt;&lt;RecNum&gt;318&lt;/RecNum&gt;&lt;DisplayText&gt;[19]&lt;/DisplayText&gt;&lt;record&gt;&lt;rec-number&gt;318&lt;/rec-number&gt;&lt;foreign-keys&gt;&lt;key app="EN" db-id="afx5vp9z6d5pfxexr2kpd0dbaaw0pdf59tvw" timestamp="1543402655"&gt;318&lt;/key&gt;&lt;/foreign-keys&gt;&lt;ref-type name="Conference Proceedings"&gt;10&lt;/ref-type&gt;&lt;contributors&gt;&lt;authors&gt;&lt;author&gt;Hartmann, M&lt;/author&gt;&lt;author&gt;Crössmann, I&lt;/author&gt;&lt;author&gt;Reindel, K&lt;/author&gt;&lt;author&gt;Singer, RF&lt;/author&gt;&lt;/authors&gt;&lt;/contributors&gt;&lt;titles&gt;&lt;title&gt;Microstructure and mechanical properties of cellular magnesium matrix composites&lt;/title&gt;&lt;secondary-title&gt;Metall Foams and Porous Metal Structures, International Conference on Metal Foams and Porous Metal Structures&lt;/secondary-title&gt;&lt;/titles&gt;&lt;dates&gt;&lt;year&gt;1999&lt;/year&gt;&lt;/dates&gt;&lt;urls&gt;&lt;/urls&gt;&lt;/record&gt;&lt;/Cite&gt;&lt;/EndNote&gt;</w:instrText>
      </w:r>
      <w:r w:rsidR="002C00A2" w:rsidRPr="00740831">
        <w:fldChar w:fldCharType="separate"/>
      </w:r>
      <w:r w:rsidR="002C00A2" w:rsidRPr="00740831">
        <w:rPr>
          <w:noProof/>
        </w:rPr>
        <w:t>[19]</w:t>
      </w:r>
      <w:r w:rsidR="002C00A2" w:rsidRPr="00740831">
        <w:fldChar w:fldCharType="end"/>
      </w:r>
      <w:r w:rsidR="002C00A2" w:rsidRPr="00740831">
        <w:t>.</w:t>
      </w:r>
    </w:p>
    <w:p w:rsidR="00E40F33" w:rsidRPr="0057139E" w:rsidRDefault="005500D6" w:rsidP="00740831">
      <w:pPr>
        <w:spacing w:line="240" w:lineRule="auto"/>
        <w:jc w:val="both"/>
        <w:rPr>
          <w:highlight w:val="yellow"/>
        </w:rPr>
      </w:pPr>
      <w:r>
        <w:t>Three additional</w:t>
      </w:r>
      <w:r w:rsidR="00B44869">
        <w:t xml:space="preserve"> sets of samples with </w:t>
      </w:r>
      <w:r>
        <w:t>lower</w:t>
      </w:r>
      <w:r w:rsidR="00B44869">
        <w:t xml:space="preserve"> </w:t>
      </w:r>
      <w:r>
        <w:t xml:space="preserve">CM </w:t>
      </w:r>
      <w:r w:rsidR="00B44869">
        <w:t xml:space="preserve">volume </w:t>
      </w:r>
      <w:r>
        <w:t>percentages were</w:t>
      </w:r>
      <w:r w:rsidR="00B44869">
        <w:t xml:space="preserve"> </w:t>
      </w:r>
      <w:r>
        <w:t xml:space="preserve">produced following </w:t>
      </w:r>
      <w:r w:rsidR="00B44869">
        <w:t xml:space="preserve">the same </w:t>
      </w:r>
      <w:r>
        <w:t>procedure, except step (2)</w:t>
      </w:r>
      <w:r w:rsidR="00B44869">
        <w:t xml:space="preserve">. </w:t>
      </w:r>
      <w:r>
        <w:t xml:space="preserve">For these samples, the CM powder was </w:t>
      </w:r>
      <w:r w:rsidR="00E46BA5">
        <w:t>first</w:t>
      </w:r>
      <w:r w:rsidR="008B0FEF">
        <w:t>ly</w:t>
      </w:r>
      <w:r w:rsidR="00E46BA5">
        <w:t xml:space="preserve"> </w:t>
      </w:r>
      <w:r>
        <w:t xml:space="preserve">mixed with an </w:t>
      </w:r>
      <w:r w:rsidRPr="00740831">
        <w:t xml:space="preserve">Al </w:t>
      </w:r>
      <w:r w:rsidR="009F5EB4" w:rsidRPr="00740831">
        <w:t xml:space="preserve">6082 </w:t>
      </w:r>
      <w:r w:rsidRPr="00740831">
        <w:t>powder</w:t>
      </w:r>
      <w:r w:rsidR="00E46BA5">
        <w:t>, using a small amount of ethanol as binder</w:t>
      </w:r>
      <w:r w:rsidR="00E40F33">
        <w:t>,</w:t>
      </w:r>
      <w:r w:rsidR="00E46BA5">
        <w:t xml:space="preserve"> </w:t>
      </w:r>
      <w:r w:rsidR="00E40F33">
        <w:t xml:space="preserve">before step (3) </w:t>
      </w:r>
      <w:r w:rsidR="00E40F33">
        <w:fldChar w:fldCharType="begin"/>
      </w:r>
      <w:r w:rsidR="003F04F8">
        <w:instrText xml:space="preserve"> ADDIN EN.CITE &lt;EndNote&gt;&lt;Cite&gt;&lt;Author&gt;Tao&lt;/Author&gt;&lt;Year&gt;2009&lt;/Year&gt;&lt;RecNum&gt;184&lt;/RecNum&gt;&lt;DisplayText&gt;[20]&lt;/DisplayText&gt;&lt;record&gt;&lt;rec-number&gt;184&lt;/rec-number&gt;&lt;foreign-keys&gt;&lt;key app="EN" db-id="afx5vp9z6d5pfxexr2kpd0dbaaw0pdf59tvw" timestamp="1508265847"&gt;184&lt;/key&gt;&lt;key app="ENWeb" db-id=""&gt;0&lt;/key&gt;&lt;/foreign-keys&gt;&lt;ref-type name="Journal Article"&gt;17&lt;/ref-type&gt;&lt;contributors&gt;&lt;authors&gt;&lt;author&gt;Tao, XF&lt;/author&gt;&lt;author&gt;Zhao, YY&lt;/author&gt;&lt;/authors&gt;&lt;/contributors&gt;&lt;titles&gt;&lt;title&gt;Compressive behavior of Al matrix syntactic foams toughened with Al particles&lt;/title&gt;&lt;secondary-title&gt;Scripta Materialia&lt;/secondary-title&gt;&lt;/titles&gt;&lt;periodical&gt;&lt;full-title&gt;Scripta Materialia&lt;/full-title&gt;&lt;/periodical&gt;&lt;pages&gt;461-464&lt;/pages&gt;&lt;volume&gt;61&lt;/volume&gt;&lt;number&gt;5&lt;/number&gt;&lt;dates&gt;&lt;year&gt;2009&lt;/year&gt;&lt;/dates&gt;&lt;isbn&gt;1359-6462&lt;/isbn&gt;&lt;urls&gt;&lt;related-urls&gt;&lt;url&gt;http://ac.els-cdn.com/S1359646209003194/1-s2.0-S1359646209003194-main.pdf?_tid=a94dd042-3c68-11e6-b5f2-00000aacb361&amp;amp;acdnat=1467033269_3d2e0c033bea73065cf2f1f6e1a3b28b&lt;/url&gt;&lt;url&gt;http://ac.els-cdn.com/S1359646209003194/1-s2.0-S1359646209003194-main.pdf?_tid=ace4d2e6-3c68-11e6-b04a-00000aacb360&amp;amp;acdnat=1467033275_743a8e47535d55765612d6803837febe&lt;/url&gt;&lt;/related-urls&gt;&lt;/urls&gt;&lt;/record&gt;&lt;/Cite&gt;&lt;/EndNote&gt;</w:instrText>
      </w:r>
      <w:r w:rsidR="00E40F33">
        <w:fldChar w:fldCharType="separate"/>
      </w:r>
      <w:r w:rsidR="003F04F8">
        <w:rPr>
          <w:noProof/>
        </w:rPr>
        <w:t>[20]</w:t>
      </w:r>
      <w:r w:rsidR="00E40F33">
        <w:fldChar w:fldCharType="end"/>
      </w:r>
      <w:r w:rsidR="00E46BA5">
        <w:t xml:space="preserve">. The volume ratios between the Al and CM powders were 2:1, 5:7 and 1:5, </w:t>
      </w:r>
      <w:r w:rsidR="00E40F33">
        <w:t>resulting in CM volume p</w:t>
      </w:r>
      <w:r w:rsidR="008B0FEF">
        <w:t xml:space="preserve">ercentages </w:t>
      </w:r>
      <w:r w:rsidR="001503A8">
        <w:t xml:space="preserve">in the syntactic foam samples </w:t>
      </w:r>
      <w:r w:rsidR="008B0FEF">
        <w:t xml:space="preserve">of 20%, 35% and 50% </w:t>
      </w:r>
      <w:r w:rsidR="00E40F33">
        <w:t>respectively</w:t>
      </w:r>
      <w:r w:rsidR="001503A8">
        <w:t>.</w:t>
      </w:r>
      <w:r w:rsidR="00E40F33">
        <w:t xml:space="preserve"> </w:t>
      </w:r>
      <w:r w:rsidR="00E40F33" w:rsidRPr="00E1532D">
        <w:t xml:space="preserve">The density of the syntactic foam </w:t>
      </w:r>
      <w:r w:rsidR="00E40F33">
        <w:t>samples was</w:t>
      </w:r>
      <w:r w:rsidR="00E40F33" w:rsidRPr="00E1532D">
        <w:t xml:space="preserve"> measured </w:t>
      </w:r>
      <w:r w:rsidR="00E40F33">
        <w:t>by</w:t>
      </w:r>
      <w:r w:rsidR="00E40F33" w:rsidRPr="00E1532D">
        <w:t xml:space="preserve"> the Archimedes’ method using water as the working medium.</w:t>
      </w:r>
    </w:p>
    <w:p w:rsidR="00B44869" w:rsidRDefault="00B327EF" w:rsidP="00740831">
      <w:pPr>
        <w:keepNext/>
        <w:spacing w:line="240" w:lineRule="auto"/>
        <w:jc w:val="center"/>
      </w:pPr>
      <w:r>
        <w:rPr>
          <w:noProof/>
        </w:rPr>
        <w:drawing>
          <wp:inline distT="0" distB="0" distL="0" distR="0">
            <wp:extent cx="5760000" cy="18889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Schematic of melt infiltration casting process..tif"/>
                    <pic:cNvPicPr/>
                  </pic:nvPicPr>
                  <pic:blipFill>
                    <a:blip r:embed="rId14">
                      <a:extLst>
                        <a:ext uri="{28A0092B-C50C-407E-A947-70E740481C1C}">
                          <a14:useLocalDpi xmlns:a14="http://schemas.microsoft.com/office/drawing/2010/main" val="0"/>
                        </a:ext>
                      </a:extLst>
                    </a:blip>
                    <a:stretch>
                      <a:fillRect/>
                    </a:stretch>
                  </pic:blipFill>
                  <pic:spPr>
                    <a:xfrm>
                      <a:off x="0" y="0"/>
                      <a:ext cx="5760000" cy="1888943"/>
                    </a:xfrm>
                    <a:prstGeom prst="rect">
                      <a:avLst/>
                    </a:prstGeom>
                  </pic:spPr>
                </pic:pic>
              </a:graphicData>
            </a:graphic>
          </wp:inline>
        </w:drawing>
      </w:r>
    </w:p>
    <w:p w:rsidR="00B44869" w:rsidRPr="00B44869" w:rsidRDefault="00B44869" w:rsidP="00740831">
      <w:pPr>
        <w:pStyle w:val="Caption"/>
        <w:jc w:val="center"/>
      </w:pPr>
      <w:bookmarkStart w:id="29" w:name="_Ref521573436"/>
      <w:r>
        <w:t xml:space="preserve">Figure </w:t>
      </w:r>
      <w:r w:rsidR="003657E3">
        <w:rPr>
          <w:noProof/>
        </w:rPr>
        <w:fldChar w:fldCharType="begin"/>
      </w:r>
      <w:r w:rsidR="003657E3">
        <w:rPr>
          <w:noProof/>
        </w:rPr>
        <w:instrText xml:space="preserve"> SEQ Figure \* ARABIC </w:instrText>
      </w:r>
      <w:r w:rsidR="003657E3">
        <w:rPr>
          <w:noProof/>
        </w:rPr>
        <w:fldChar w:fldCharType="separate"/>
      </w:r>
      <w:r w:rsidR="006D6217">
        <w:rPr>
          <w:noProof/>
        </w:rPr>
        <w:t>2</w:t>
      </w:r>
      <w:r w:rsidR="003657E3">
        <w:rPr>
          <w:noProof/>
        </w:rPr>
        <w:fldChar w:fldCharType="end"/>
      </w:r>
      <w:bookmarkEnd w:id="29"/>
      <w:r w:rsidRPr="00B44869">
        <w:t xml:space="preserve"> Schematic of melt infiltration casting process</w:t>
      </w:r>
      <w:r>
        <w:t>.</w:t>
      </w:r>
    </w:p>
    <w:p w:rsidR="00AF53CF" w:rsidRDefault="00AF53CF" w:rsidP="00740831">
      <w:pPr>
        <w:pStyle w:val="Heading2"/>
        <w:spacing w:line="240" w:lineRule="auto"/>
      </w:pPr>
      <w:bookmarkStart w:id="30" w:name="_Toc522726821"/>
      <w:r>
        <w:t>Compression test</w:t>
      </w:r>
      <w:bookmarkEnd w:id="30"/>
      <w:r w:rsidR="00E40F33">
        <w:t>s</w:t>
      </w:r>
      <w:r>
        <w:t xml:space="preserve"> </w:t>
      </w:r>
    </w:p>
    <w:p w:rsidR="001D0511" w:rsidRPr="00740831" w:rsidRDefault="00D2507D" w:rsidP="00740831">
      <w:pPr>
        <w:spacing w:line="240" w:lineRule="auto"/>
        <w:jc w:val="both"/>
      </w:pPr>
      <w:r w:rsidRPr="00740831">
        <w:t>Th</w:t>
      </w:r>
      <w:r w:rsidR="00DD2289" w:rsidRPr="00740831">
        <w:t>re</w:t>
      </w:r>
      <w:r w:rsidRPr="00740831">
        <w:t xml:space="preserve">e </w:t>
      </w:r>
      <w:r w:rsidR="00DD2289" w:rsidRPr="00740831">
        <w:t>types of compression test, namely</w:t>
      </w:r>
      <w:r w:rsidRPr="00740831">
        <w:t xml:space="preserve"> monotonic, intermittent cyclic and repetitive cyclic, </w:t>
      </w:r>
      <w:r w:rsidR="00DD2289" w:rsidRPr="00740831">
        <w:t>were carried out. The syntactic foam specimens were machined to a cubic form with dimensions 15</w:t>
      </w:r>
      <w:r w:rsidR="00DD2289" w:rsidRPr="00740831">
        <w:rPr>
          <w:rFonts w:cs="Arial"/>
        </w:rPr>
        <w:t>×</w:t>
      </w:r>
      <w:r w:rsidR="00DD2289" w:rsidRPr="00740831">
        <w:t>15</w:t>
      </w:r>
      <w:r w:rsidR="00DD2289" w:rsidRPr="00740831">
        <w:rPr>
          <w:rFonts w:cs="Arial"/>
        </w:rPr>
        <w:t>×</w:t>
      </w:r>
      <w:r w:rsidR="00DD2289" w:rsidRPr="00740831">
        <w:t>15 mm</w:t>
      </w:r>
      <w:r w:rsidR="00DD2289" w:rsidRPr="00740831">
        <w:rPr>
          <w:vertAlign w:val="superscript"/>
        </w:rPr>
        <w:t>3</w:t>
      </w:r>
      <w:r w:rsidR="00DD2289" w:rsidRPr="00740831">
        <w:t xml:space="preserve"> and polished prior </w:t>
      </w:r>
      <w:r w:rsidR="00454765" w:rsidRPr="00740831">
        <w:t>to</w:t>
      </w:r>
      <w:r w:rsidR="00DD2289" w:rsidRPr="00740831">
        <w:t xml:space="preserve"> testing. A thin layer of </w:t>
      </w:r>
      <w:r w:rsidR="00400B32" w:rsidRPr="00740831">
        <w:t>m</w:t>
      </w:r>
      <w:r w:rsidR="00400B32" w:rsidRPr="00740831">
        <w:rPr>
          <w:rFonts w:hint="eastAsia"/>
        </w:rPr>
        <w:t>ultipurpose</w:t>
      </w:r>
      <w:r w:rsidR="00400B32" w:rsidRPr="00740831">
        <w:t xml:space="preserve"> </w:t>
      </w:r>
      <w:r w:rsidR="00400B32" w:rsidRPr="00740831">
        <w:rPr>
          <w:rFonts w:hint="eastAsia"/>
        </w:rPr>
        <w:t>grease</w:t>
      </w:r>
      <w:r w:rsidR="00400B32" w:rsidRPr="00740831">
        <w:t xml:space="preserve"> </w:t>
      </w:r>
      <w:r w:rsidR="00454765" w:rsidRPr="00740831">
        <w:t>wa</w:t>
      </w:r>
      <w:r w:rsidR="00DD2289" w:rsidRPr="00740831">
        <w:t xml:space="preserve">s applied on the surface of </w:t>
      </w:r>
      <w:r w:rsidR="00454765" w:rsidRPr="00740831">
        <w:t xml:space="preserve">the </w:t>
      </w:r>
      <w:r w:rsidR="00DD2289" w:rsidRPr="00740831">
        <w:t xml:space="preserve">specimens </w:t>
      </w:r>
      <w:r w:rsidR="00400B32" w:rsidRPr="00740831">
        <w:t xml:space="preserve">as a lubricant </w:t>
      </w:r>
      <w:r w:rsidR="00DD2289" w:rsidRPr="00740831">
        <w:t xml:space="preserve">to avoid the specimen barrelling effect due to friction during compression. All the </w:t>
      </w:r>
      <w:r w:rsidRPr="00740831">
        <w:t xml:space="preserve">compression </w:t>
      </w:r>
      <w:r w:rsidR="006F01A2" w:rsidRPr="00740831">
        <w:t>test</w:t>
      </w:r>
      <w:r w:rsidR="00DD2289" w:rsidRPr="00740831">
        <w:t>s were</w:t>
      </w:r>
      <w:r w:rsidR="006F01A2" w:rsidRPr="00740831">
        <w:t xml:space="preserve"> conducted </w:t>
      </w:r>
      <w:r w:rsidR="00DD2289" w:rsidRPr="00740831">
        <w:t>at room temperature on</w:t>
      </w:r>
      <w:r w:rsidR="006F01A2" w:rsidRPr="00740831">
        <w:t xml:space="preserve"> an Instron 4045 test system </w:t>
      </w:r>
      <w:r w:rsidR="00DD2289" w:rsidRPr="00740831">
        <w:t xml:space="preserve">equipped </w:t>
      </w:r>
      <w:r w:rsidR="006F01A2" w:rsidRPr="00740831">
        <w:t>with a 50</w:t>
      </w:r>
      <w:r w:rsidR="004D3BD6" w:rsidRPr="00740831">
        <w:t xml:space="preserve"> </w:t>
      </w:r>
      <w:proofErr w:type="spellStart"/>
      <w:r w:rsidR="006F01A2" w:rsidRPr="00740831">
        <w:t>kN</w:t>
      </w:r>
      <w:proofErr w:type="spellEnd"/>
      <w:r w:rsidR="006F01A2" w:rsidRPr="00740831">
        <w:t xml:space="preserve"> load cell</w:t>
      </w:r>
      <w:r w:rsidR="00DD2289" w:rsidRPr="00740831">
        <w:t>, with</w:t>
      </w:r>
      <w:r w:rsidR="006F01A2" w:rsidRPr="00740831">
        <w:t xml:space="preserve"> </w:t>
      </w:r>
      <w:r w:rsidR="002C00A2" w:rsidRPr="00740831">
        <w:t xml:space="preserve">a </w:t>
      </w:r>
      <w:r w:rsidR="00330518" w:rsidRPr="00740831">
        <w:t>strain</w:t>
      </w:r>
      <w:r w:rsidR="00AC08CC" w:rsidRPr="00740831">
        <w:t xml:space="preserve"> </w:t>
      </w:r>
      <w:r w:rsidR="00330518" w:rsidRPr="00740831">
        <w:t>rate of 10</w:t>
      </w:r>
      <w:r w:rsidR="00330518" w:rsidRPr="00740831">
        <w:rPr>
          <w:vertAlign w:val="superscript"/>
        </w:rPr>
        <w:t>-3</w:t>
      </w:r>
      <w:r w:rsidR="00DD2289" w:rsidRPr="00740831">
        <w:rPr>
          <w:vertAlign w:val="superscript"/>
        </w:rPr>
        <w:t xml:space="preserve"> </w:t>
      </w:r>
      <w:r w:rsidR="00330518" w:rsidRPr="00740831">
        <w:t>s</w:t>
      </w:r>
      <w:r w:rsidR="00330518" w:rsidRPr="00740831">
        <w:rPr>
          <w:vertAlign w:val="superscript"/>
        </w:rPr>
        <w:t>-1</w:t>
      </w:r>
      <w:r w:rsidR="00330518" w:rsidRPr="00740831">
        <w:t xml:space="preserve"> </w:t>
      </w:r>
      <w:r w:rsidR="00DD2289" w:rsidRPr="00740831">
        <w:t>to</w:t>
      </w:r>
      <w:r w:rsidR="00330518" w:rsidRPr="00740831">
        <w:t xml:space="preserve"> ensur</w:t>
      </w:r>
      <w:r w:rsidR="00DD2289" w:rsidRPr="00740831">
        <w:t>e</w:t>
      </w:r>
      <w:r w:rsidR="00330518" w:rsidRPr="00740831">
        <w:t xml:space="preserve"> quasi-static compression</w:t>
      </w:r>
      <w:r w:rsidR="00DD2289" w:rsidRPr="00740831">
        <w:t xml:space="preserve"> </w:t>
      </w:r>
      <w:r w:rsidR="00330518" w:rsidRPr="00740831">
        <w:fldChar w:fldCharType="begin"/>
      </w:r>
      <w:r w:rsidR="003F04F8" w:rsidRPr="00740831">
        <w:instrText xml:space="preserve"> ADDIN EN.CITE &lt;EndNote&gt;&lt;Cite&gt;&lt;Author&gt;(ISO)&lt;/Author&gt;&lt;Year&gt;2011&lt;/Year&gt;&lt;RecNum&gt;295&lt;/RecNum&gt;&lt;DisplayText&gt;[21]&lt;/DisplayText&gt;&lt;record&gt;&lt;rec-number&gt;295&lt;/rec-number&gt;&lt;foreign-keys&gt;&lt;key app="EN" db-id="afx5vp9z6d5pfxexr2kpd0dbaaw0pdf59tvw" timestamp="1533817044"&gt;295&lt;/key&gt;&lt;key app="ENWeb" db-id=""&gt;0&lt;/key&gt;&lt;/foreign-keys&gt;&lt;ref-type name="Standard"&gt;58&lt;/ref-type&gt;&lt;contributors&gt;&lt;authors&gt;&lt;author&gt;International Organization for Standardization (ISO)&lt;/author&gt;&lt;/authors&gt;&lt;/contributors&gt;&lt;titles&gt;&lt;title&gt;&lt;style face="normal" font="default" size="100%"&gt;Mechanical Testing of Metals&lt;/style&gt;&lt;style face="normal" font="default" charset="134" size="100%"&gt;-&lt;/style&gt;&lt;style face="normal" font="default" size="100%"&gt;Ductility Testing&lt;/style&gt;&lt;style face="normal" font="default" charset="134" size="100%"&gt;-&lt;/style&gt;&lt;style face="normal" font="default" size="100%"&gt;Compression Test for Porous and Cellular Metals&lt;/style&gt;&lt;/title&gt;&lt;/titles&gt;&lt;volume&gt;Volume ISO 13314:2011&lt;/volume&gt;&lt;dates&gt;&lt;year&gt;2011&lt;/year&gt;&lt;/dates&gt;&lt;pub-location&gt;Genva, Switzerland&lt;/pub-location&gt;&lt;publisher&gt;ISO&lt;/publisher&gt;&lt;urls&gt;&lt;/urls&gt;&lt;/record&gt;&lt;/Cite&gt;&lt;/EndNote&gt;</w:instrText>
      </w:r>
      <w:r w:rsidR="00330518" w:rsidRPr="00740831">
        <w:fldChar w:fldCharType="separate"/>
      </w:r>
      <w:r w:rsidR="003F04F8" w:rsidRPr="00740831">
        <w:rPr>
          <w:noProof/>
        </w:rPr>
        <w:t>[21]</w:t>
      </w:r>
      <w:r w:rsidR="00330518" w:rsidRPr="00740831">
        <w:fldChar w:fldCharType="end"/>
      </w:r>
      <w:r w:rsidR="00330518" w:rsidRPr="00740831">
        <w:t xml:space="preserve">. </w:t>
      </w:r>
      <w:r w:rsidR="00F039CD" w:rsidRPr="00740831">
        <w:t xml:space="preserve">The load and displacement data </w:t>
      </w:r>
      <w:r w:rsidR="00DD2289" w:rsidRPr="00740831">
        <w:t>we</w:t>
      </w:r>
      <w:r w:rsidR="006C3C12" w:rsidRPr="00740831">
        <w:t>re</w:t>
      </w:r>
      <w:r w:rsidR="00F039CD" w:rsidRPr="00740831">
        <w:t xml:space="preserve"> acquired with Blu</w:t>
      </w:r>
      <w:r w:rsidR="009F5EB4" w:rsidRPr="00740831">
        <w:t>e</w:t>
      </w:r>
      <w:r w:rsidR="00F039CD" w:rsidRPr="00740831">
        <w:t>hill 2.0 software and processed by</w:t>
      </w:r>
      <w:r w:rsidR="009F5EB4" w:rsidRPr="00740831">
        <w:t xml:space="preserve"> Microsoft Excel</w:t>
      </w:r>
      <w:r w:rsidR="00F039CD" w:rsidRPr="00740831">
        <w:t>.</w:t>
      </w:r>
      <w:r w:rsidR="00330518" w:rsidRPr="00740831">
        <w:t xml:space="preserve"> </w:t>
      </w:r>
    </w:p>
    <w:p w:rsidR="00BD501B" w:rsidRDefault="00582E12" w:rsidP="00740831">
      <w:pPr>
        <w:spacing w:line="240" w:lineRule="auto"/>
        <w:jc w:val="both"/>
      </w:pPr>
      <w:r w:rsidRPr="00740831">
        <w:t>In</w:t>
      </w:r>
      <w:r w:rsidR="001D0511" w:rsidRPr="00740831">
        <w:t xml:space="preserve"> </w:t>
      </w:r>
      <w:r w:rsidR="00BD501B" w:rsidRPr="00740831">
        <w:t xml:space="preserve">the </w:t>
      </w:r>
      <w:r w:rsidR="001D0511" w:rsidRPr="00740831">
        <w:t>monotonic compression test</w:t>
      </w:r>
      <w:r w:rsidR="00D77AA0" w:rsidRPr="00740831">
        <w:t>s</w:t>
      </w:r>
      <w:r w:rsidR="001D0511" w:rsidRPr="00740831">
        <w:t xml:space="preserve">, </w:t>
      </w:r>
      <w:r w:rsidR="00BD501B" w:rsidRPr="00740831">
        <w:t xml:space="preserve">the </w:t>
      </w:r>
      <w:r w:rsidR="001D0511" w:rsidRPr="00740831">
        <w:t>syntactic foam specimen</w:t>
      </w:r>
      <w:r w:rsidR="00D77AA0" w:rsidRPr="00740831">
        <w:t>s</w:t>
      </w:r>
      <w:r w:rsidR="001D0511" w:rsidRPr="00740831">
        <w:t xml:space="preserve"> </w:t>
      </w:r>
      <w:r w:rsidR="00BD501B" w:rsidRPr="00740831">
        <w:t>w</w:t>
      </w:r>
      <w:r w:rsidR="00D77AA0" w:rsidRPr="00740831">
        <w:t>ere</w:t>
      </w:r>
      <w:r w:rsidR="001C0CB8" w:rsidRPr="00740831">
        <w:t xml:space="preserve"> compressed </w:t>
      </w:r>
      <w:r w:rsidR="001D0511" w:rsidRPr="00740831">
        <w:t>uni</w:t>
      </w:r>
      <w:r w:rsidR="00BD501B" w:rsidRPr="00740831">
        <w:t>axia</w:t>
      </w:r>
      <w:r w:rsidR="001D0511" w:rsidRPr="00740831">
        <w:t xml:space="preserve">lly </w:t>
      </w:r>
      <w:r w:rsidR="00BD501B" w:rsidRPr="00740831">
        <w:t>to</w:t>
      </w:r>
      <w:r w:rsidR="001D0511" w:rsidRPr="00740831">
        <w:t xml:space="preserve"> </w:t>
      </w:r>
      <w:r w:rsidR="00BD501B" w:rsidRPr="00740831">
        <w:t>a</w:t>
      </w:r>
      <w:r w:rsidR="002C00A2" w:rsidRPr="00740831">
        <w:t>n engineering</w:t>
      </w:r>
      <w:r w:rsidR="001D0511" w:rsidRPr="00740831">
        <w:t xml:space="preserve"> strain</w:t>
      </w:r>
      <w:r w:rsidR="00BD501B" w:rsidRPr="00740831">
        <w:t xml:space="preserve"> of 0.7</w:t>
      </w:r>
      <w:r w:rsidR="001D0511" w:rsidRPr="00740831">
        <w:t xml:space="preserve"> </w:t>
      </w:r>
      <w:r w:rsidR="00BD501B" w:rsidRPr="00740831">
        <w:t>until the specimen was</w:t>
      </w:r>
      <w:r w:rsidR="008F05DF" w:rsidRPr="00740831">
        <w:t xml:space="preserve"> completely crushed. T</w:t>
      </w:r>
      <w:r w:rsidR="00017538" w:rsidRPr="00740831">
        <w:t>hree specimens</w:t>
      </w:r>
      <w:r w:rsidR="00BD501B" w:rsidRPr="00740831">
        <w:t xml:space="preserve"> of each type of syntactic foam</w:t>
      </w:r>
      <w:r w:rsidR="00017538" w:rsidRPr="00740831">
        <w:t xml:space="preserve"> </w:t>
      </w:r>
      <w:r w:rsidR="00BD501B" w:rsidRPr="00740831">
        <w:t>were</w:t>
      </w:r>
      <w:r w:rsidR="00017538" w:rsidRPr="00740831">
        <w:t xml:space="preserve"> tested </w:t>
      </w:r>
      <w:r w:rsidR="008F05DF" w:rsidRPr="00740831">
        <w:t>and</w:t>
      </w:r>
      <w:r w:rsidR="00017538" w:rsidRPr="00740831">
        <w:t xml:space="preserve"> </w:t>
      </w:r>
      <w:r w:rsidR="00BD501B" w:rsidRPr="00740831">
        <w:t xml:space="preserve">the </w:t>
      </w:r>
      <w:r w:rsidR="00017538" w:rsidRPr="00740831">
        <w:t>compressive properties</w:t>
      </w:r>
      <w:r w:rsidR="008F05DF" w:rsidRPr="00740831">
        <w:t xml:space="preserve"> </w:t>
      </w:r>
      <w:r w:rsidR="00BD501B" w:rsidRPr="00740831">
        <w:t>were</w:t>
      </w:r>
      <w:r w:rsidR="008F05DF" w:rsidRPr="00740831">
        <w:t xml:space="preserve"> characterised </w:t>
      </w:r>
      <w:r w:rsidR="00BD501B" w:rsidRPr="00740831">
        <w:t>by</w:t>
      </w:r>
      <w:r w:rsidR="008F05DF" w:rsidRPr="00740831">
        <w:t xml:space="preserve"> the average values of the </w:t>
      </w:r>
      <w:r w:rsidR="00BD501B" w:rsidRPr="00740831">
        <w:t>three tests</w:t>
      </w:r>
      <w:r w:rsidR="008F05DF" w:rsidRPr="00740831">
        <w:t>.</w:t>
      </w:r>
      <w:r w:rsidR="008F05DF">
        <w:t xml:space="preserve"> </w:t>
      </w:r>
    </w:p>
    <w:p w:rsidR="00D77AA0" w:rsidRDefault="00582E12" w:rsidP="00740831">
      <w:pPr>
        <w:spacing w:line="240" w:lineRule="auto"/>
        <w:jc w:val="both"/>
      </w:pPr>
      <w:r w:rsidRPr="00582E12">
        <w:t xml:space="preserve">In </w:t>
      </w:r>
      <w:r w:rsidR="00D77AA0">
        <w:t xml:space="preserve">the </w:t>
      </w:r>
      <w:r w:rsidRPr="00582E12">
        <w:t>intermittent cyclic compression</w:t>
      </w:r>
      <w:r w:rsidR="00D77AA0">
        <w:t xml:space="preserve"> tests</w:t>
      </w:r>
      <w:r w:rsidRPr="00582E12">
        <w:t xml:space="preserve">, </w:t>
      </w:r>
      <w:r w:rsidR="00D77AA0">
        <w:t xml:space="preserve">the specimens were compressed </w:t>
      </w:r>
      <w:r w:rsidR="00D77AA0" w:rsidRPr="001D0511">
        <w:t>uni</w:t>
      </w:r>
      <w:r w:rsidR="00D77AA0">
        <w:t>axia</w:t>
      </w:r>
      <w:r w:rsidR="00D77AA0" w:rsidRPr="001D0511">
        <w:t xml:space="preserve">lly </w:t>
      </w:r>
      <w:r w:rsidR="00D77AA0">
        <w:t>to</w:t>
      </w:r>
      <w:r w:rsidR="00D77AA0" w:rsidRPr="001D0511">
        <w:t xml:space="preserve"> </w:t>
      </w:r>
      <w:r w:rsidR="00D77AA0">
        <w:t>a</w:t>
      </w:r>
      <w:r w:rsidR="00D77AA0" w:rsidRPr="001D0511">
        <w:t xml:space="preserve"> strain</w:t>
      </w:r>
      <w:r w:rsidR="00D77AA0">
        <w:t xml:space="preserve"> of 0.</w:t>
      </w:r>
      <w:r w:rsidR="001C0CB8">
        <w:t>0</w:t>
      </w:r>
      <w:r w:rsidR="00D77AA0">
        <w:t>1, unloaded and then reloaded to a strain of 0.</w:t>
      </w:r>
      <w:r w:rsidR="001C0CB8">
        <w:t>0</w:t>
      </w:r>
      <w:r w:rsidR="00D77AA0">
        <w:t xml:space="preserve">2. The </w:t>
      </w:r>
      <w:r w:rsidR="00D77AA0" w:rsidRPr="00582E12">
        <w:t>unloading</w:t>
      </w:r>
      <w:r w:rsidR="00D77AA0">
        <w:t>-</w:t>
      </w:r>
      <w:r w:rsidRPr="00582E12">
        <w:t>loading</w:t>
      </w:r>
      <w:r w:rsidR="00D77AA0">
        <w:t xml:space="preserve"> </w:t>
      </w:r>
      <w:r w:rsidRPr="00582E12">
        <w:t xml:space="preserve">cycles </w:t>
      </w:r>
      <w:r w:rsidR="00F873C4">
        <w:t xml:space="preserve">were </w:t>
      </w:r>
      <w:r w:rsidR="004B01BE">
        <w:t>repeated 6 more times</w:t>
      </w:r>
      <w:r w:rsidR="00D77AA0">
        <w:t xml:space="preserve"> </w:t>
      </w:r>
      <w:r w:rsidR="004B01BE">
        <w:t xml:space="preserve">at different strains </w:t>
      </w:r>
      <w:r w:rsidR="00D77AA0">
        <w:t>up to 0.</w:t>
      </w:r>
      <w:r w:rsidR="001C0CB8">
        <w:t>08</w:t>
      </w:r>
      <w:r w:rsidR="00D77AA0">
        <w:t xml:space="preserve"> with a</w:t>
      </w:r>
      <w:r w:rsidR="00F873C4">
        <w:t xml:space="preserve">n interval </w:t>
      </w:r>
      <w:r w:rsidR="00D77AA0">
        <w:t>of 0.</w:t>
      </w:r>
      <w:r w:rsidR="001C0CB8">
        <w:t>0</w:t>
      </w:r>
      <w:r w:rsidR="00D77AA0">
        <w:t>1</w:t>
      </w:r>
      <w:r w:rsidR="00F873C4">
        <w:t>.</w:t>
      </w:r>
      <w:r w:rsidR="008F05DF">
        <w:t xml:space="preserve"> </w:t>
      </w:r>
    </w:p>
    <w:p w:rsidR="00D171AC" w:rsidRDefault="00D171AC" w:rsidP="00740831">
      <w:pPr>
        <w:spacing w:line="240" w:lineRule="auto"/>
        <w:jc w:val="both"/>
      </w:pPr>
      <w:r>
        <w:lastRenderedPageBreak/>
        <w:t xml:space="preserve">The repetitive cyclic compression tests were conducted on one </w:t>
      </w:r>
      <w:r w:rsidRPr="00BE726B">
        <w:t xml:space="preserve">syntactic foam </w:t>
      </w:r>
      <w:r>
        <w:t>specimen with small CMs (75-150</w:t>
      </w:r>
      <w:r w:rsidR="00E249E0">
        <w:t xml:space="preserve"> </w:t>
      </w:r>
      <w:r>
        <w:rPr>
          <w:rFonts w:cs="Arial"/>
        </w:rPr>
        <w:t>μ</w:t>
      </w:r>
      <w:r>
        <w:t>m</w:t>
      </w:r>
      <w:r w:rsidRPr="00BE726B">
        <w:t>)</w:t>
      </w:r>
      <w:r>
        <w:t xml:space="preserve"> in two stages. In stage 1, the tests were conducted first at </w:t>
      </w:r>
      <w:r w:rsidRPr="00BE726B">
        <w:t xml:space="preserve">30 MPa, </w:t>
      </w:r>
      <w:r>
        <w:t xml:space="preserve">then at </w:t>
      </w:r>
      <w:r w:rsidRPr="00BE726B">
        <w:t xml:space="preserve">60 MPa and </w:t>
      </w:r>
      <w:r>
        <w:t xml:space="preserve">finally at </w:t>
      </w:r>
      <w:r w:rsidRPr="00BE726B">
        <w:t>80 MPa</w:t>
      </w:r>
      <w:r>
        <w:t xml:space="preserve"> for 50 unloading-loading cycles each. In stage 2, the same tests were conducted again on </w:t>
      </w:r>
      <w:r w:rsidRPr="00BE726B">
        <w:t xml:space="preserve">the same </w:t>
      </w:r>
      <w:r>
        <w:t xml:space="preserve">specimen sequentially at </w:t>
      </w:r>
      <w:r w:rsidRPr="00BE726B">
        <w:t>30 MPa, 60 MPa and 80 MPa</w:t>
      </w:r>
      <w:r>
        <w:t>, each for 50 unloading-loading cycles. The two stage tests were designed to investigate</w:t>
      </w:r>
      <w:r w:rsidRPr="00BE726B">
        <w:t xml:space="preserve"> the difference of energy dissipation between </w:t>
      </w:r>
      <w:r>
        <w:t>fresh and further repetitive</w:t>
      </w:r>
      <w:r w:rsidRPr="00BE726B">
        <w:t xml:space="preserve"> </w:t>
      </w:r>
      <w:r>
        <w:t>cyclic loading.</w:t>
      </w:r>
    </w:p>
    <w:p w:rsidR="006C628F" w:rsidRDefault="00AF5583" w:rsidP="00740831">
      <w:pPr>
        <w:spacing w:line="240" w:lineRule="auto"/>
        <w:jc w:val="both"/>
      </w:pPr>
      <w:r>
        <w:fldChar w:fldCharType="begin"/>
      </w:r>
      <w:r>
        <w:instrText xml:space="preserve"> REF _Ref533152744 \h </w:instrText>
      </w:r>
      <w:r w:rsidR="00740831">
        <w:instrText xml:space="preserve"> \* MERGEFORMAT </w:instrText>
      </w:r>
      <w:r>
        <w:fldChar w:fldCharType="separate"/>
      </w:r>
      <w:r w:rsidR="006D6217">
        <w:t xml:space="preserve">Figure </w:t>
      </w:r>
      <w:r w:rsidR="006D6217">
        <w:rPr>
          <w:noProof/>
        </w:rPr>
        <w:t>3</w:t>
      </w:r>
      <w:r>
        <w:fldChar w:fldCharType="end"/>
      </w:r>
      <w:r w:rsidR="006C628F">
        <w:t xml:space="preserve"> is a schematic diagram of</w:t>
      </w:r>
      <w:r w:rsidR="006C628F" w:rsidRPr="00D402CB">
        <w:t xml:space="preserve"> </w:t>
      </w:r>
      <w:r w:rsidR="006C628F">
        <w:t xml:space="preserve">an unloading-loading cycle and the </w:t>
      </w:r>
      <w:r w:rsidR="006C628F" w:rsidRPr="00D402CB">
        <w:t>hysteresis loop</w:t>
      </w:r>
      <w:r w:rsidR="006C628F">
        <w:t xml:space="preserve"> formed, with the arrows indicating the unloading and reloading sequence</w:t>
      </w:r>
      <w:r w:rsidR="006C628F" w:rsidRPr="00D402CB">
        <w:t xml:space="preserve">. </w:t>
      </w:r>
      <w:r w:rsidR="006C628F" w:rsidRPr="00D635FE">
        <w:t>The dissipated energy</w:t>
      </w:r>
      <w:r w:rsidR="00454765">
        <w:t>,</w:t>
      </w:r>
      <w:r w:rsidR="006C628F">
        <w:t xml:space="preserve"> or hysteretic energy loss, </w:t>
      </w:r>
      <w:r w:rsidR="00454765" w:rsidRPr="00454765">
        <w:rPr>
          <w:i/>
        </w:rPr>
        <w:t>W</w:t>
      </w:r>
      <w:r w:rsidR="00454765" w:rsidRPr="00454765">
        <w:rPr>
          <w:i/>
          <w:vertAlign w:val="subscript"/>
        </w:rPr>
        <w:t>D</w:t>
      </w:r>
      <w:r w:rsidR="00454765">
        <w:t>,</w:t>
      </w:r>
      <w:r w:rsidR="00454765" w:rsidRPr="00D635FE">
        <w:t xml:space="preserve"> </w:t>
      </w:r>
      <w:r w:rsidR="006C628F" w:rsidRPr="00D635FE">
        <w:t>corresponds to the area enclosed by this hysteresis loop</w:t>
      </w:r>
      <w:r w:rsidR="006C628F">
        <w:t>, while the</w:t>
      </w:r>
      <w:r w:rsidR="006C628F" w:rsidRPr="00D635FE">
        <w:t xml:space="preserve"> area under the </w:t>
      </w:r>
      <w:r w:rsidR="006C628F" w:rsidRPr="001F70F0">
        <w:t>lower path (unloading part) of the hysteresis curve represent</w:t>
      </w:r>
      <w:r w:rsidR="006C628F">
        <w:t>s</w:t>
      </w:r>
      <w:r w:rsidR="00454765">
        <w:t xml:space="preserve"> the elastic energy stored, </w:t>
      </w:r>
      <w:r w:rsidR="006C628F" w:rsidRPr="00454765">
        <w:rPr>
          <w:i/>
        </w:rPr>
        <w:t>W</w:t>
      </w:r>
      <w:r w:rsidR="006C628F" w:rsidRPr="00454765">
        <w:rPr>
          <w:i/>
          <w:vertAlign w:val="subscript"/>
        </w:rPr>
        <w:t>E</w:t>
      </w:r>
      <w:r w:rsidR="006C628F">
        <w:t>. The specific dissipated and elastic energies were determined by dividing W</w:t>
      </w:r>
      <w:r w:rsidR="006C628F" w:rsidRPr="00742DE7">
        <w:rPr>
          <w:vertAlign w:val="subscript"/>
        </w:rPr>
        <w:t>D</w:t>
      </w:r>
      <w:r w:rsidR="006C628F">
        <w:t xml:space="preserve"> and W</w:t>
      </w:r>
      <w:r w:rsidR="006C628F" w:rsidRPr="00742DE7">
        <w:rPr>
          <w:vertAlign w:val="subscript"/>
        </w:rPr>
        <w:t>E</w:t>
      </w:r>
      <w:r w:rsidR="006C628F">
        <w:t xml:space="preserve"> by </w:t>
      </w:r>
      <w:r w:rsidR="006C628F" w:rsidRPr="00296902">
        <w:t xml:space="preserve">the </w:t>
      </w:r>
      <w:r w:rsidR="005B38AB" w:rsidRPr="00740831">
        <w:t xml:space="preserve">initial </w:t>
      </w:r>
      <w:r w:rsidR="006C628F" w:rsidRPr="00296902">
        <w:t>volume of the specimen</w:t>
      </w:r>
      <w:r w:rsidR="006C628F">
        <w:t>. The</w:t>
      </w:r>
      <w:r w:rsidR="006C628F" w:rsidRPr="00373A6A">
        <w:t xml:space="preserve"> specific damping capacity is the ratio of the energy dissipated in a cycle to the </w:t>
      </w:r>
      <w:r w:rsidR="006C628F">
        <w:t xml:space="preserve">elastic or </w:t>
      </w:r>
      <w:r w:rsidR="006C628F" w:rsidRPr="00373A6A">
        <w:t xml:space="preserve">potential energy stored </w:t>
      </w:r>
      <w:r w:rsidR="006C628F">
        <w:t>in this</w:t>
      </w:r>
      <w:r w:rsidR="006C628F" w:rsidRPr="00373A6A">
        <w:t xml:space="preserve"> cycle </w:t>
      </w:r>
      <w:r w:rsidR="006C628F" w:rsidRPr="00373A6A">
        <w:fldChar w:fldCharType="begin">
          <w:fldData xml:space="preserve">PEVuZE5vdGU+PENpdGU+PEF1dGhvcj5MaXU8L0F1dGhvcj48WWVhcj4yMDE1PC9ZZWFyPjxSZWNO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</w:fldData>
        </w:fldChar>
      </w:r>
      <w:r w:rsidR="003F04F8">
        <w:instrText xml:space="preserve"> ADDIN EN.CITE </w:instrText>
      </w:r>
      <w:r w:rsidR="003F04F8">
        <w:fldChar w:fldCharType="begin">
          <w:fldData xml:space="preserve">PEVuZE5vdGU+PENpdGU+PEF1dGhvcj5MaXU8L0F1dGhvcj48WWVhcj4yMDE1PC9ZZWFyPjxSZWNO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</w:fldData>
        </w:fldChar>
      </w:r>
      <w:r w:rsidR="003F04F8">
        <w:instrText xml:space="preserve"> ADDIN EN.CITE.DATA </w:instrText>
      </w:r>
      <w:r w:rsidR="003F04F8">
        <w:fldChar w:fldCharType="end"/>
      </w:r>
      <w:r w:rsidR="006C628F" w:rsidRPr="00373A6A">
        <w:fldChar w:fldCharType="separate"/>
      </w:r>
      <w:r w:rsidR="003F04F8">
        <w:rPr>
          <w:noProof/>
        </w:rPr>
        <w:t>[22, 23]</w:t>
      </w:r>
      <w:r w:rsidR="006C628F" w:rsidRPr="00373A6A">
        <w:fldChar w:fldCharType="end"/>
      </w:r>
      <w:r w:rsidR="006C628F">
        <w:t xml:space="preserve"> and was determined by</w:t>
      </w:r>
      <w:r w:rsidR="006C628F" w:rsidRPr="00373A6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742DE7" w:rsidRPr="00204AD9" w:rsidTr="00215672">
        <w:tc>
          <w:tcPr>
            <w:tcW w:w="704" w:type="dxa"/>
          </w:tcPr>
          <w:p w:rsidR="00742DE7" w:rsidRDefault="00742DE7" w:rsidP="00740831">
            <w:pPr>
              <w:jc w:val="both"/>
            </w:pPr>
          </w:p>
        </w:tc>
        <w:tc>
          <w:tcPr>
            <w:tcW w:w="7655" w:type="dxa"/>
            <w:vAlign w:val="center"/>
          </w:tcPr>
          <w:p w:rsidR="00742DE7" w:rsidRPr="00204AD9" w:rsidRDefault="00742DE7" w:rsidP="00740831">
            <w:pPr>
              <w:jc w:val="center"/>
            </w:pPr>
            <m:oMathPara>
              <m:oMath>
                <m:r>
                  <m:rPr>
                    <m:sty m:val="p"/>
                  </m:rPr>
                  <w:rPr>
                    <w:rFonts w:ascii="Cambria Math" w:hAnsi="Cambria Math" w:cs="Times New Roman"/>
                  </w:rPr>
                  <m:t>ψ=</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E</m:t>
                        </m:r>
                      </m:sub>
                    </m:sSub>
                  </m:den>
                </m:f>
              </m:oMath>
            </m:oMathPara>
          </w:p>
        </w:tc>
        <w:tc>
          <w:tcPr>
            <w:tcW w:w="657" w:type="dxa"/>
            <w:vAlign w:val="center"/>
          </w:tcPr>
          <w:p w:rsidR="00742DE7" w:rsidRPr="00204AD9" w:rsidRDefault="00742DE7" w:rsidP="00740831">
            <w:pPr>
              <w:jc w:val="center"/>
            </w:pPr>
            <w:r w:rsidRPr="00204AD9">
              <w:t>(1)</w:t>
            </w:r>
          </w:p>
        </w:tc>
      </w:tr>
    </w:tbl>
    <w:p w:rsidR="00D727FC" w:rsidRDefault="00D727FC" w:rsidP="00740831">
      <w:pPr>
        <w:keepNext/>
        <w:spacing w:line="240" w:lineRule="auto"/>
        <w:jc w:val="center"/>
      </w:pPr>
      <w:r>
        <w:rPr>
          <w:noProof/>
        </w:rPr>
        <w:drawing>
          <wp:inline distT="0" distB="0" distL="0" distR="0">
            <wp:extent cx="3331212" cy="2520000"/>
            <wp:effectExtent l="19050" t="19050" r="21590"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hematic diagram of unloading-loading cycle showing the amounts of dissipated energy and elastic energy.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31212" cy="2520000"/>
                    </a:xfrm>
                    <a:prstGeom prst="rect">
                      <a:avLst/>
                    </a:prstGeom>
                    <a:ln>
                      <a:solidFill>
                        <a:schemeClr val="bg1"/>
                      </a:solidFill>
                    </a:ln>
                  </pic:spPr>
                </pic:pic>
              </a:graphicData>
            </a:graphic>
          </wp:inline>
        </w:drawing>
      </w:r>
    </w:p>
    <w:p w:rsidR="004C1D5A" w:rsidRDefault="00D727FC" w:rsidP="00740831">
      <w:pPr>
        <w:pStyle w:val="Caption"/>
        <w:jc w:val="center"/>
      </w:pPr>
      <w:bookmarkStart w:id="31" w:name="_Ref533152744"/>
      <w:r>
        <w:t xml:space="preserve">Figure </w:t>
      </w:r>
      <w:r w:rsidR="003657E3">
        <w:rPr>
          <w:noProof/>
        </w:rPr>
        <w:fldChar w:fldCharType="begin"/>
      </w:r>
      <w:r w:rsidR="003657E3">
        <w:rPr>
          <w:noProof/>
        </w:rPr>
        <w:instrText xml:space="preserve"> SEQ Figure \* ARABIC </w:instrText>
      </w:r>
      <w:r w:rsidR="003657E3">
        <w:rPr>
          <w:noProof/>
        </w:rPr>
        <w:fldChar w:fldCharType="separate"/>
      </w:r>
      <w:r w:rsidR="006D6217">
        <w:rPr>
          <w:noProof/>
        </w:rPr>
        <w:t>3</w:t>
      </w:r>
      <w:r w:rsidR="003657E3">
        <w:rPr>
          <w:noProof/>
        </w:rPr>
        <w:fldChar w:fldCharType="end"/>
      </w:r>
      <w:bookmarkEnd w:id="31"/>
      <w:r w:rsidRPr="00D727FC">
        <w:t xml:space="preserve"> </w:t>
      </w:r>
      <w:r w:rsidRPr="00D402CB">
        <w:t xml:space="preserve">Schematic </w:t>
      </w:r>
      <w:r>
        <w:t xml:space="preserve">diagram </w:t>
      </w:r>
      <w:r w:rsidRPr="00D402CB">
        <w:t xml:space="preserve">of </w:t>
      </w:r>
      <w:r w:rsidR="00454765">
        <w:t xml:space="preserve">an </w:t>
      </w:r>
      <w:r>
        <w:t>unloading-loading</w:t>
      </w:r>
      <w:r w:rsidRPr="00D402CB">
        <w:t xml:space="preserve"> cycle </w:t>
      </w:r>
      <w:r>
        <w:t xml:space="preserve">showing the amounts of dissipated energy and </w:t>
      </w:r>
      <w:r w:rsidRPr="00D402CB">
        <w:t>elastic energy.</w:t>
      </w:r>
    </w:p>
    <w:p w:rsidR="00AF53CF" w:rsidRDefault="00AF53CF" w:rsidP="00740831">
      <w:pPr>
        <w:pStyle w:val="Heading1"/>
        <w:spacing w:line="240" w:lineRule="auto"/>
      </w:pPr>
      <w:bookmarkStart w:id="32" w:name="_Toc522726822"/>
      <w:r>
        <w:t>Results</w:t>
      </w:r>
      <w:bookmarkEnd w:id="32"/>
      <w:r>
        <w:t xml:space="preserve"> </w:t>
      </w:r>
    </w:p>
    <w:p w:rsidR="00DC5EA4" w:rsidRPr="00DC5EA4" w:rsidRDefault="00DC5EA4" w:rsidP="00740831">
      <w:pPr>
        <w:pStyle w:val="Heading2"/>
        <w:spacing w:line="240" w:lineRule="auto"/>
      </w:pPr>
      <w:bookmarkStart w:id="33" w:name="_Toc522726823"/>
      <w:r>
        <w:t xml:space="preserve">Microstructure and </w:t>
      </w:r>
      <w:bookmarkEnd w:id="33"/>
      <w:r w:rsidR="00D20B7B">
        <w:t>density</w:t>
      </w:r>
    </w:p>
    <w:p w:rsidR="00DC5EA4" w:rsidRDefault="00DC5EA4" w:rsidP="00740831">
      <w:pPr>
        <w:spacing w:line="240" w:lineRule="auto"/>
        <w:jc w:val="both"/>
      </w:pPr>
      <w:r w:rsidRPr="00DC5EA4">
        <w:t xml:space="preserve">The </w:t>
      </w:r>
      <w:r w:rsidR="00420F2D">
        <w:t xml:space="preserve">typical </w:t>
      </w:r>
      <w:r w:rsidRPr="00DC5EA4">
        <w:t>microstructure</w:t>
      </w:r>
      <w:r w:rsidR="00420F2D">
        <w:t>s</w:t>
      </w:r>
      <w:r w:rsidRPr="00DC5EA4">
        <w:t xml:space="preserve"> of </w:t>
      </w:r>
      <w:r w:rsidR="00420F2D">
        <w:t xml:space="preserve">the Al matrix </w:t>
      </w:r>
      <w:r w:rsidRPr="00DC5EA4">
        <w:t xml:space="preserve">syntactic foams </w:t>
      </w:r>
      <w:r w:rsidR="00420F2D">
        <w:t>are</w:t>
      </w:r>
      <w:r w:rsidRPr="00DC5EA4">
        <w:t xml:space="preserve"> shown in </w:t>
      </w:r>
      <w:r w:rsidR="00AF5583">
        <w:fldChar w:fldCharType="begin"/>
      </w:r>
      <w:r w:rsidR="00AF5583">
        <w:instrText xml:space="preserve"> REF _Ref533152774 \h </w:instrText>
      </w:r>
      <w:r w:rsidR="00740831">
        <w:instrText xml:space="preserve"> \* MERGEFORMAT </w:instrText>
      </w:r>
      <w:r w:rsidR="00AF5583">
        <w:fldChar w:fldCharType="separate"/>
      </w:r>
      <w:r w:rsidR="006D6217">
        <w:t xml:space="preserve">Figure </w:t>
      </w:r>
      <w:r w:rsidR="006D6217">
        <w:rPr>
          <w:noProof/>
        </w:rPr>
        <w:t>4</w:t>
      </w:r>
      <w:r w:rsidR="00AF5583">
        <w:fldChar w:fldCharType="end"/>
      </w:r>
      <w:r w:rsidR="00AF5583">
        <w:t>.</w:t>
      </w:r>
      <w:r>
        <w:t xml:space="preserve"> </w:t>
      </w:r>
      <w:r w:rsidR="00420F2D">
        <w:t>For all the</w:t>
      </w:r>
      <w:r w:rsidRPr="00DC5EA4">
        <w:t xml:space="preserve"> three </w:t>
      </w:r>
      <w:r w:rsidR="00420F2D">
        <w:t xml:space="preserve">particle </w:t>
      </w:r>
      <w:r w:rsidRPr="00DC5EA4">
        <w:t>size range</w:t>
      </w:r>
      <w:r w:rsidR="00420F2D">
        <w:t xml:space="preserve">s, the distribution of the CMs </w:t>
      </w:r>
      <w:r w:rsidRPr="00DC5EA4">
        <w:t xml:space="preserve">in the </w:t>
      </w:r>
      <w:r w:rsidR="00AF5583" w:rsidRPr="00DC5EA4">
        <w:t>Al matrix</w:t>
      </w:r>
      <w:r w:rsidRPr="00DC5EA4">
        <w:t xml:space="preserve"> </w:t>
      </w:r>
      <w:r w:rsidR="00420F2D">
        <w:t xml:space="preserve">is </w:t>
      </w:r>
      <w:r w:rsidR="00420F2D" w:rsidRPr="00DC5EA4">
        <w:t xml:space="preserve">random </w:t>
      </w:r>
      <w:r w:rsidR="00420F2D">
        <w:t>and homogeneous, showing that the molten Al</w:t>
      </w:r>
      <w:r w:rsidR="00420F2D" w:rsidRPr="00DC5EA4">
        <w:t xml:space="preserve"> </w:t>
      </w:r>
      <w:r w:rsidR="00420F2D">
        <w:t xml:space="preserve">has </w:t>
      </w:r>
      <w:r w:rsidR="00420F2D" w:rsidRPr="00DC5EA4">
        <w:t xml:space="preserve">fully infiltrated into the interparticle </w:t>
      </w:r>
      <w:r w:rsidR="00544F54">
        <w:t xml:space="preserve">spaces in the </w:t>
      </w:r>
      <w:r w:rsidR="00420F2D" w:rsidRPr="00DC5EA4">
        <w:t xml:space="preserve">closely </w:t>
      </w:r>
      <w:r w:rsidR="00544F54">
        <w:t>packed bed of CMs</w:t>
      </w:r>
      <w:r w:rsidR="00420F2D" w:rsidRPr="00DC5EA4">
        <w:t xml:space="preserve">. </w:t>
      </w:r>
      <w:r w:rsidR="00544F54">
        <w:t xml:space="preserve">An intimate contact </w:t>
      </w:r>
      <w:r w:rsidR="00544F54" w:rsidRPr="00DC5EA4">
        <w:t xml:space="preserve">between </w:t>
      </w:r>
      <w:r w:rsidR="00544F54">
        <w:t xml:space="preserve">the </w:t>
      </w:r>
      <w:r w:rsidR="00544F54" w:rsidRPr="00DC5EA4">
        <w:t xml:space="preserve">matrix and </w:t>
      </w:r>
      <w:r w:rsidR="00544F54">
        <w:t xml:space="preserve">the CM </w:t>
      </w:r>
      <w:r w:rsidR="00544F54" w:rsidRPr="00DC5EA4">
        <w:t xml:space="preserve">particles </w:t>
      </w:r>
      <w:r w:rsidR="00544F54">
        <w:t xml:space="preserve">can be </w:t>
      </w:r>
      <w:r w:rsidR="00544F54" w:rsidRPr="00DC5EA4">
        <w:t>observed</w:t>
      </w:r>
      <w:r w:rsidR="00544F54">
        <w:t xml:space="preserve"> </w:t>
      </w:r>
      <w:r w:rsidR="00544F54" w:rsidRPr="00DC5EA4">
        <w:t>(</w:t>
      </w:r>
      <w:r w:rsidR="00AF5583">
        <w:fldChar w:fldCharType="begin"/>
      </w:r>
      <w:r w:rsidR="00AF5583">
        <w:instrText xml:space="preserve"> REF _Ref533152774 \h </w:instrText>
      </w:r>
      <w:r w:rsidR="00740831">
        <w:instrText xml:space="preserve"> \* MERGEFORMAT </w:instrText>
      </w:r>
      <w:r w:rsidR="00AF5583">
        <w:fldChar w:fldCharType="separate"/>
      </w:r>
      <w:r w:rsidR="006D6217">
        <w:t xml:space="preserve">Figure </w:t>
      </w:r>
      <w:r w:rsidR="006D6217">
        <w:rPr>
          <w:noProof/>
        </w:rPr>
        <w:t>4</w:t>
      </w:r>
      <w:r w:rsidR="00AF5583">
        <w:fldChar w:fldCharType="end"/>
      </w:r>
      <w:r w:rsidR="00AF5583">
        <w:t xml:space="preserve"> </w:t>
      </w:r>
      <w:r w:rsidR="009D6AB6">
        <w:t>(</w:t>
      </w:r>
      <w:r w:rsidR="00544F54">
        <w:t>d</w:t>
      </w:r>
      <w:r w:rsidR="009D6AB6">
        <w:t>)</w:t>
      </w:r>
      <w:r w:rsidR="00544F54" w:rsidRPr="00DC5EA4">
        <w:t xml:space="preserve">), </w:t>
      </w:r>
      <w:r w:rsidR="00544F54">
        <w:t xml:space="preserve">indicting </w:t>
      </w:r>
      <w:r w:rsidRPr="00DC5EA4">
        <w:t>good wetting at the matrix-</w:t>
      </w:r>
      <w:r w:rsidR="00544F54">
        <w:t>CM</w:t>
      </w:r>
      <w:r w:rsidRPr="00DC5EA4">
        <w:t xml:space="preserve"> interface. However, </w:t>
      </w:r>
      <w:r w:rsidR="00544F54">
        <w:t>some</w:t>
      </w:r>
      <w:r w:rsidR="006E1406">
        <w:t xml:space="preserve"> </w:t>
      </w:r>
      <w:r w:rsidR="00544F54">
        <w:t>CM</w:t>
      </w:r>
      <w:r w:rsidRPr="00DC5EA4">
        <w:t xml:space="preserve"> particles </w:t>
      </w:r>
      <w:r w:rsidR="00544F54">
        <w:t>(le</w:t>
      </w:r>
      <w:r w:rsidR="00601413">
        <w:t>ss</w:t>
      </w:r>
      <w:r w:rsidR="00544F54">
        <w:t xml:space="preserve"> than 10</w:t>
      </w:r>
      <w:r w:rsidR="00544F54" w:rsidRPr="00DC5EA4">
        <w:t>%</w:t>
      </w:r>
      <w:r w:rsidR="00544F54">
        <w:t>)</w:t>
      </w:r>
      <w:r w:rsidR="00544F54" w:rsidRPr="00DC5EA4">
        <w:t xml:space="preserve"> </w:t>
      </w:r>
      <w:r w:rsidRPr="00DC5EA4">
        <w:t xml:space="preserve">were infiltrated </w:t>
      </w:r>
      <w:r w:rsidR="00544F54">
        <w:t>by Al</w:t>
      </w:r>
      <w:r w:rsidRPr="00DC5EA4">
        <w:t xml:space="preserve"> due to </w:t>
      </w:r>
      <w:r w:rsidR="00544F54">
        <w:t>their</w:t>
      </w:r>
      <w:r w:rsidRPr="00DC5EA4">
        <w:t xml:space="preserve"> </w:t>
      </w:r>
      <w:r w:rsidR="00544F54" w:rsidRPr="00DC5EA4">
        <w:t xml:space="preserve">broken </w:t>
      </w:r>
      <w:r w:rsidRPr="00DC5EA4">
        <w:t>structure</w:t>
      </w:r>
      <w:r w:rsidR="00544F54">
        <w:t>.</w:t>
      </w:r>
    </w:p>
    <w:p w:rsidR="003657E3" w:rsidRDefault="00A247EC" w:rsidP="00740831">
      <w:pPr>
        <w:spacing w:line="240" w:lineRule="auto"/>
        <w:jc w:val="center"/>
      </w:pPr>
      <w:r>
        <w:rPr>
          <w:noProof/>
        </w:rPr>
        <w:lastRenderedPageBreak/>
        <mc:AlternateContent>
          <mc:Choice Requires="wpc">
            <w:drawing>
              <wp:inline distT="0" distB="0" distL="0" distR="0">
                <wp:extent cx="5759450" cy="4337515"/>
                <wp:effectExtent l="0" t="0" r="0" b="6350"/>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a:blip r:embed="rId16"/>
                          <a:stretch>
                            <a:fillRect/>
                          </a:stretch>
                        </pic:blipFill>
                        <pic:spPr>
                          <a:xfrm>
                            <a:off x="2875792" y="2172568"/>
                            <a:ext cx="2883658" cy="2164268"/>
                          </a:xfrm>
                          <a:prstGeom prst="rect">
                            <a:avLst/>
                          </a:prstGeom>
                        </pic:spPr>
                      </pic:pic>
                      <pic:pic xmlns:pic="http://schemas.openxmlformats.org/drawingml/2006/picture">
                        <pic:nvPicPr>
                          <pic:cNvPr id="10" name="Picture 10"/>
                          <pic:cNvPicPr>
                            <a:picLocks noChangeAspect="1"/>
                          </pic:cNvPicPr>
                        </pic:nvPicPr>
                        <pic:blipFill>
                          <a:blip r:embed="rId17"/>
                          <a:stretch>
                            <a:fillRect/>
                          </a:stretch>
                        </pic:blipFill>
                        <pic:spPr>
                          <a:xfrm>
                            <a:off x="1" y="2172782"/>
                            <a:ext cx="2877561" cy="2164268"/>
                          </a:xfrm>
                          <a:prstGeom prst="rect">
                            <a:avLst/>
                          </a:prstGeom>
                        </pic:spPr>
                      </pic:pic>
                      <pic:pic xmlns:pic="http://schemas.openxmlformats.org/drawingml/2006/picture">
                        <pic:nvPicPr>
                          <pic:cNvPr id="8" name="Picture 8"/>
                          <pic:cNvPicPr>
                            <a:picLocks noChangeAspect="1"/>
                          </pic:cNvPicPr>
                        </pic:nvPicPr>
                        <pic:blipFill>
                          <a:blip r:embed="rId18"/>
                          <a:stretch>
                            <a:fillRect/>
                          </a:stretch>
                        </pic:blipFill>
                        <pic:spPr>
                          <a:xfrm>
                            <a:off x="2875792" y="172"/>
                            <a:ext cx="2883658" cy="2170364"/>
                          </a:xfrm>
                          <a:prstGeom prst="rect">
                            <a:avLst/>
                          </a:prstGeom>
                        </pic:spPr>
                      </pic:pic>
                      <pic:pic xmlns:pic="http://schemas.openxmlformats.org/drawingml/2006/picture">
                        <pic:nvPicPr>
                          <pic:cNvPr id="3" name="Picture 3"/>
                          <pic:cNvPicPr>
                            <a:picLocks noChangeAspect="1"/>
                          </pic:cNvPicPr>
                        </pic:nvPicPr>
                        <pic:blipFill>
                          <a:blip r:embed="rId19"/>
                          <a:stretch>
                            <a:fillRect/>
                          </a:stretch>
                        </pic:blipFill>
                        <pic:spPr>
                          <a:xfrm>
                            <a:off x="1" y="153"/>
                            <a:ext cx="2877561" cy="2170364"/>
                          </a:xfrm>
                          <a:prstGeom prst="rect">
                            <a:avLst/>
                          </a:prstGeom>
                        </pic:spPr>
                      </pic:pic>
                      <wps:wsp>
                        <wps:cNvPr id="28" name="Text Box 28"/>
                        <wps:cNvSpPr txBox="1"/>
                        <wps:spPr>
                          <a:xfrm>
                            <a:off x="55001" y="41302"/>
                            <a:ext cx="264795" cy="267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a</w:t>
                              </w:r>
                              <w:proofErr w:type="gramEnd"/>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3" name="Text Box 53"/>
                        <wps:cNvSpPr txBox="1"/>
                        <wps:spPr>
                          <a:xfrm>
                            <a:off x="2903407" y="27363"/>
                            <a:ext cx="264795" cy="267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b</w:t>
                              </w:r>
                              <w:proofErr w:type="gramEnd"/>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4" name="Text Box 54"/>
                        <wps:cNvSpPr txBox="1"/>
                        <wps:spPr>
                          <a:xfrm>
                            <a:off x="52661" y="2212256"/>
                            <a:ext cx="259715" cy="267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c</w:t>
                              </w:r>
                              <w:proofErr w:type="gramEnd"/>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5" name="Text Box 55"/>
                        <wps:cNvSpPr txBox="1"/>
                        <wps:spPr>
                          <a:xfrm>
                            <a:off x="2903407" y="2212963"/>
                            <a:ext cx="264795" cy="267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d</w:t>
                              </w:r>
                              <w:proofErr w:type="gramEnd"/>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xmlns:cx="http://schemas.microsoft.com/office/drawing/2014/chartex" xmlns:cx1="http://schemas.microsoft.com/office/drawing/2015/9/8/chartex" xmlns:w16se="http://schemas.microsoft.com/office/word/2015/wordml/symex">
            <w:pict>
              <v:group id="Canvas 25" o:spid="_x0000_s1034" editas="canvas" style="width:453.5pt;height:341.55pt;mso-position-horizontal-relative:char;mso-position-vertical-relative:line" coordsize="57594,43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">
                <v:shape id="_x0000_s1035" type="#_x0000_t75" style="position:absolute;width:57594;height:43370;visibility:visible;mso-wrap-style:square">
                  <v:fill o:detectmouseclick="t"/>
                  <v:path o:connecttype="none"/>
                </v:shape>
                <v:shape id="Picture 11" o:spid="_x0000_s1036" type="#_x0000_t75" style="position:absolute;left:28757;top:21725;width:28837;height:21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">
                  <v:imagedata r:id="rId20" o:title=""/>
                  <v:path arrowok="t"/>
                </v:shape>
                <v:shape id="Picture 10" o:spid="_x0000_s1037" type="#_x0000_t75" style="position:absolute;top:21727;width:28775;height:21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">
                  <v:imagedata r:id="rId21" o:title=""/>
                  <v:path arrowok="t"/>
                </v:shape>
                <v:shape id="Picture 8" o:spid="_x0000_s1038" type="#_x0000_t75" style="position:absolute;left:28757;top:1;width:28837;height:21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">
                  <v:imagedata r:id="rId22" o:title=""/>
                  <v:path arrowok="t"/>
                </v:shape>
                <v:shape id="Picture 3" o:spid="_x0000_s1039" type="#_x0000_t75" style="position:absolute;top:1;width:28775;height:21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">
                  <v:imagedata r:id="rId23" o:title=""/>
                  <v:path arrowok="t"/>
                </v:shape>
                <v:shape id="Text Box 28" o:spid="_x0000_s1040" type="#_x0000_t202" style="position:absolute;left:550;top:413;width:2647;height:26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" fillcolor="white [3201]" strokeweight=".5pt">
                  <v:textbox>
                    <w:txbxContent>
                      <w:p w:rsidR="003F04F8" w:rsidRDefault="003F04F8">
                        <w:proofErr w:type="gramStart"/>
                        <w:r>
                          <w:t>a</w:t>
                        </w:r>
                        <w:proofErr w:type="gramEnd"/>
                        <w:r>
                          <w:t xml:space="preserve"> </w:t>
                        </w:r>
                      </w:p>
                    </w:txbxContent>
                  </v:textbox>
                </v:shape>
                <v:shape id="Text Box 53" o:spid="_x0000_s1041" type="#_x0000_t202" style="position:absolute;left:29034;top:273;width:2648;height:26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" fillcolor="white [3201]" strokeweight=".5pt">
                  <v:textbox>
                    <w:txbxContent>
                      <w:p w:rsidR="003F04F8" w:rsidRDefault="003F04F8">
                        <w:proofErr w:type="gramStart"/>
                        <w:r>
                          <w:t>b</w:t>
                        </w:r>
                        <w:proofErr w:type="gramEnd"/>
                        <w:r>
                          <w:t xml:space="preserve"> </w:t>
                        </w:r>
                      </w:p>
                    </w:txbxContent>
                  </v:textbox>
                </v:shape>
                <v:shape id="Text Box 54" o:spid="_x0000_s1042" type="#_x0000_t202" style="position:absolute;left:526;top:22122;width:2597;height:26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" fillcolor="white [3201]" strokeweight=".5pt">
                  <v:textbox>
                    <w:txbxContent>
                      <w:p w:rsidR="003F04F8" w:rsidRDefault="003F04F8">
                        <w:proofErr w:type="gramStart"/>
                        <w:r>
                          <w:t>c</w:t>
                        </w:r>
                        <w:proofErr w:type="gramEnd"/>
                        <w:r>
                          <w:t xml:space="preserve"> </w:t>
                        </w:r>
                      </w:p>
                    </w:txbxContent>
                  </v:textbox>
                </v:shape>
                <v:shape id="Text Box 55" o:spid="_x0000_s1043" type="#_x0000_t202" style="position:absolute;left:29034;top:22129;width:2648;height:26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" fillcolor="white [3201]" strokeweight=".5pt">
                  <v:textbox>
                    <w:txbxContent>
                      <w:p w:rsidR="003F04F8" w:rsidRDefault="003F04F8">
                        <w:proofErr w:type="gramStart"/>
                        <w:r>
                          <w:t>d</w:t>
                        </w:r>
                        <w:proofErr w:type="gramEnd"/>
                        <w:r>
                          <w:t xml:space="preserve"> </w:t>
                        </w:r>
                      </w:p>
                    </w:txbxContent>
                  </v:textbox>
                </v:shape>
                <w10:anchorlock/>
              </v:group>
            </w:pict>
          </mc:Fallback>
        </mc:AlternateContent>
      </w:r>
    </w:p>
    <w:p w:rsidR="00DC5EA4" w:rsidRDefault="003657E3" w:rsidP="00740831">
      <w:pPr>
        <w:pStyle w:val="Caption"/>
        <w:jc w:val="center"/>
      </w:pPr>
      <w:bookmarkStart w:id="34" w:name="_Ref533152774"/>
      <w:r w:rsidRPr="004145F1">
        <w:t xml:space="preserve">Figure </w:t>
      </w:r>
      <w:r w:rsidR="002C25E6" w:rsidRPr="004145F1">
        <w:rPr>
          <w:noProof/>
        </w:rPr>
        <w:fldChar w:fldCharType="begin"/>
      </w:r>
      <w:r w:rsidR="002C25E6" w:rsidRPr="004145F1">
        <w:rPr>
          <w:noProof/>
        </w:rPr>
        <w:instrText xml:space="preserve"> SEQ Figure \* ARABIC </w:instrText>
      </w:r>
      <w:r w:rsidR="002C25E6" w:rsidRPr="004145F1">
        <w:rPr>
          <w:noProof/>
        </w:rPr>
        <w:fldChar w:fldCharType="separate"/>
      </w:r>
      <w:r w:rsidR="006D6217" w:rsidRPr="004145F1">
        <w:rPr>
          <w:noProof/>
        </w:rPr>
        <w:t>4</w:t>
      </w:r>
      <w:r w:rsidR="002C25E6" w:rsidRPr="004145F1">
        <w:rPr>
          <w:noProof/>
        </w:rPr>
        <w:fldChar w:fldCharType="end"/>
      </w:r>
      <w:bookmarkEnd w:id="34"/>
      <w:r w:rsidRPr="004145F1">
        <w:t xml:space="preserve"> Optical micrographs of the Al matrix syntactic foams with CM particle ranges of (a</w:t>
      </w:r>
      <w:r w:rsidRPr="004145F1">
        <w:rPr>
          <w:rFonts w:hint="eastAsia"/>
        </w:rPr>
        <w:t>)</w:t>
      </w:r>
      <w:r w:rsidR="00A247EC" w:rsidRPr="004145F1">
        <w:t xml:space="preserve"> 75-150 </w:t>
      </w:r>
      <w:r w:rsidR="00A247EC" w:rsidRPr="004145F1">
        <w:rPr>
          <w:rFonts w:cs="Arial"/>
        </w:rPr>
        <w:t>μ</w:t>
      </w:r>
      <w:r w:rsidR="00A247EC" w:rsidRPr="004145F1">
        <w:t>m</w:t>
      </w:r>
      <w:r w:rsidRPr="004145F1">
        <w:t xml:space="preserve">, (b) 125-250 </w:t>
      </w:r>
      <w:r w:rsidRPr="004145F1">
        <w:rPr>
          <w:rFonts w:cs="Arial"/>
        </w:rPr>
        <w:t>μ</w:t>
      </w:r>
      <w:r w:rsidR="00D20B7B" w:rsidRPr="004145F1">
        <w:t xml:space="preserve">m and </w:t>
      </w:r>
      <w:r w:rsidRPr="004145F1">
        <w:t xml:space="preserve">(c) </w:t>
      </w:r>
      <w:r w:rsidR="00A247EC" w:rsidRPr="004145F1">
        <w:t xml:space="preserve">250-500 </w:t>
      </w:r>
      <w:r w:rsidR="00A247EC" w:rsidRPr="004145F1">
        <w:rPr>
          <w:rFonts w:cs="Arial"/>
        </w:rPr>
        <w:t>μ</w:t>
      </w:r>
      <w:r w:rsidR="00A247EC" w:rsidRPr="004145F1">
        <w:t>m</w:t>
      </w:r>
      <w:r w:rsidR="00D20B7B" w:rsidRPr="004145F1">
        <w:t>,</w:t>
      </w:r>
      <w:r w:rsidR="00A247EC" w:rsidRPr="004145F1">
        <w:t xml:space="preserve"> </w:t>
      </w:r>
      <w:r w:rsidRPr="004145F1">
        <w:t>and (d) a high magnification image showing the interface between the matrix and CM particle</w:t>
      </w:r>
      <w:r w:rsidR="00D20B7B" w:rsidRPr="004145F1">
        <w:t>s</w:t>
      </w:r>
      <w:r w:rsidRPr="004145F1">
        <w:t>.</w:t>
      </w:r>
    </w:p>
    <w:p w:rsidR="00542791" w:rsidRPr="00DC5EA4" w:rsidRDefault="00544F54" w:rsidP="00740831">
      <w:pPr>
        <w:spacing w:line="240" w:lineRule="auto"/>
        <w:jc w:val="both"/>
      </w:pPr>
      <w:r w:rsidRPr="00DC5EA4">
        <w:t xml:space="preserve">The syntactic foam </w:t>
      </w:r>
      <w:r>
        <w:t xml:space="preserve">specimens with </w:t>
      </w:r>
      <w:r w:rsidRPr="00DC5EA4">
        <w:t>three different CM</w:t>
      </w:r>
      <w:r>
        <w:t xml:space="preserve"> particle size</w:t>
      </w:r>
      <w:r w:rsidRPr="00DC5EA4">
        <w:t xml:space="preserve">s </w:t>
      </w:r>
      <w:r>
        <w:t>but the same CM volume percentage of 60% ha</w:t>
      </w:r>
      <w:r w:rsidR="00D20B7B">
        <w:t>d</w:t>
      </w:r>
      <w:r>
        <w:t xml:space="preserve"> similar </w:t>
      </w:r>
      <w:r w:rsidRPr="00DC5EA4">
        <w:t>density value</w:t>
      </w:r>
      <w:r>
        <w:t>s</w:t>
      </w:r>
      <w:r w:rsidRPr="00DC5EA4">
        <w:t xml:space="preserve"> in a narrow range of 1.4</w:t>
      </w:r>
      <w:r>
        <w:rPr>
          <w:rFonts w:cs="Arial"/>
        </w:rPr>
        <w:t>~</w:t>
      </w:r>
      <w:r>
        <w:t>1.45 g/cm</w:t>
      </w:r>
      <w:r w:rsidRPr="00DC5EA4">
        <w:rPr>
          <w:vertAlign w:val="superscript"/>
        </w:rPr>
        <w:t>3</w:t>
      </w:r>
      <w:r w:rsidRPr="00DC5EA4">
        <w:t xml:space="preserve">. </w:t>
      </w:r>
      <w:r w:rsidR="009100EB">
        <w:t>When the CM</w:t>
      </w:r>
      <w:r w:rsidR="009100EB" w:rsidRPr="00DC5EA4">
        <w:t xml:space="preserve"> volume </w:t>
      </w:r>
      <w:r w:rsidR="009100EB">
        <w:t>percentage was</w:t>
      </w:r>
      <w:r w:rsidR="009100EB" w:rsidRPr="00DC5EA4">
        <w:t xml:space="preserve"> </w:t>
      </w:r>
      <w:r w:rsidR="009100EB">
        <w:t>reduced to 50%, 35% and 20</w:t>
      </w:r>
      <w:r w:rsidR="009100EB" w:rsidRPr="00DC5EA4">
        <w:t>%</w:t>
      </w:r>
      <w:r w:rsidR="009100EB">
        <w:t>,</w:t>
      </w:r>
      <w:r w:rsidR="009100EB" w:rsidRPr="00DC5EA4">
        <w:t xml:space="preserve"> </w:t>
      </w:r>
      <w:r w:rsidR="009100EB">
        <w:t>the</w:t>
      </w:r>
      <w:r w:rsidRPr="00DC5EA4">
        <w:t xml:space="preserve"> density </w:t>
      </w:r>
      <w:r w:rsidR="009100EB">
        <w:t xml:space="preserve">of the syntactic foam </w:t>
      </w:r>
      <w:r w:rsidRPr="00DC5EA4">
        <w:t>in</w:t>
      </w:r>
      <w:r>
        <w:t>creas</w:t>
      </w:r>
      <w:r w:rsidR="009100EB">
        <w:t>ed</w:t>
      </w:r>
      <w:r>
        <w:t xml:space="preserve"> </w:t>
      </w:r>
      <w:r w:rsidR="009100EB">
        <w:t>to</w:t>
      </w:r>
      <w:r>
        <w:t xml:space="preserve"> 1.70, 1.98 and 2.29 g/cm</w:t>
      </w:r>
      <w:r w:rsidRPr="00DC5EA4">
        <w:rPr>
          <w:vertAlign w:val="superscript"/>
        </w:rPr>
        <w:t>3</w:t>
      </w:r>
      <w:r w:rsidR="009100EB">
        <w:t>, respectively</w:t>
      </w:r>
      <w:r w:rsidRPr="00DC5EA4">
        <w:t>.</w:t>
      </w:r>
    </w:p>
    <w:p w:rsidR="00542791" w:rsidRDefault="00A236D5" w:rsidP="00740831">
      <w:pPr>
        <w:pStyle w:val="Heading2"/>
        <w:spacing w:line="240" w:lineRule="auto"/>
      </w:pPr>
      <w:bookmarkStart w:id="35" w:name="_Toc522726824"/>
      <w:r>
        <w:t>Monotonic compression</w:t>
      </w:r>
      <w:bookmarkEnd w:id="35"/>
    </w:p>
    <w:p w:rsidR="00A64BF4" w:rsidRDefault="008457DB" w:rsidP="00740831">
      <w:pPr>
        <w:spacing w:line="240" w:lineRule="auto"/>
        <w:jc w:val="both"/>
      </w:pPr>
      <w:r w:rsidRPr="008457DB">
        <w:t xml:space="preserve">The representative stress-strain curves </w:t>
      </w:r>
      <w:r w:rsidR="001748A8">
        <w:t xml:space="preserve">of </w:t>
      </w:r>
      <w:r w:rsidRPr="008457DB">
        <w:t xml:space="preserve">the </w:t>
      </w:r>
      <w:r w:rsidR="00664E83" w:rsidRPr="008457DB">
        <w:t>syntactic foam</w:t>
      </w:r>
      <w:r w:rsidR="00664E83">
        <w:t>s with different CM</w:t>
      </w:r>
      <w:r w:rsidRPr="008457DB">
        <w:t xml:space="preserve"> </w:t>
      </w:r>
      <w:r w:rsidR="00664E83">
        <w:t xml:space="preserve">particle </w:t>
      </w:r>
      <w:r w:rsidRPr="008457DB">
        <w:t xml:space="preserve">size </w:t>
      </w:r>
      <w:r w:rsidR="00664E83">
        <w:t>ranges and different CM</w:t>
      </w:r>
      <w:r w:rsidRPr="008457DB">
        <w:t xml:space="preserve"> volume </w:t>
      </w:r>
      <w:r w:rsidR="00664E83">
        <w:t>percentages,</w:t>
      </w:r>
      <w:r w:rsidRPr="008457DB">
        <w:t xml:space="preserve"> </w:t>
      </w:r>
      <w:r w:rsidR="001748A8" w:rsidRPr="008457DB">
        <w:t>under quasi-static compressi</w:t>
      </w:r>
      <w:r w:rsidR="00664E83">
        <w:t xml:space="preserve">on, are shown </w:t>
      </w:r>
      <w:r w:rsidR="000A0B8C">
        <w:t xml:space="preserve">in </w:t>
      </w:r>
      <w:r w:rsidR="000A0B8C">
        <w:fldChar w:fldCharType="begin"/>
      </w:r>
      <w:r w:rsidR="000A0B8C">
        <w:instrText xml:space="preserve"> REF _Ref530571049 \h </w:instrText>
      </w:r>
      <w:r w:rsidR="00740831">
        <w:instrText xml:space="preserve"> \* MERGEFORMAT </w:instrText>
      </w:r>
      <w:r w:rsidR="000A0B8C">
        <w:fldChar w:fldCharType="separate"/>
      </w:r>
      <w:r w:rsidR="006D6217">
        <w:t xml:space="preserve">Figure </w:t>
      </w:r>
      <w:r w:rsidR="006D6217">
        <w:rPr>
          <w:noProof/>
        </w:rPr>
        <w:t>5</w:t>
      </w:r>
      <w:r w:rsidR="000A0B8C">
        <w:fldChar w:fldCharType="end"/>
      </w:r>
      <w:r w:rsidR="000A0B8C">
        <w:t>.</w:t>
      </w:r>
      <w:r w:rsidRPr="008457DB">
        <w:t xml:space="preserve"> </w:t>
      </w:r>
      <w:r w:rsidR="00664E83">
        <w:t>S</w:t>
      </w:r>
      <w:r w:rsidRPr="002E53FE">
        <w:t xml:space="preserve">imilar to </w:t>
      </w:r>
      <w:r w:rsidR="00664E83">
        <w:t xml:space="preserve">the </w:t>
      </w:r>
      <w:r w:rsidR="001748A8">
        <w:t>previous observation</w:t>
      </w:r>
      <w:r w:rsidR="00664E83">
        <w:t>s</w:t>
      </w:r>
      <w:r w:rsidR="00687EFB">
        <w:t xml:space="preserve"> </w:t>
      </w:r>
      <w:r w:rsidR="00687EFB" w:rsidRPr="00322FBC">
        <w:rPr>
          <w:color w:val="000000" w:themeColor="text1"/>
        </w:rPr>
        <w:fldChar w:fldCharType="begin">
          <w:fldData xml:space="preserve">PEVuZE5vdGU+PENpdGU+PEF1dGhvcj5Hb2VsPC9BdXRob3I+PFllYXI+MjAxMjwvWWVhcj48UmVj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</w:fldData>
        </w:fldChar>
      </w:r>
      <w:r w:rsidR="00687EFB">
        <w:rPr>
          <w:color w:val="000000" w:themeColor="text1"/>
        </w:rPr>
        <w:instrText xml:space="preserve"> ADDIN EN.CITE </w:instrText>
      </w:r>
      <w:r w:rsidR="00687EFB">
        <w:rPr>
          <w:color w:val="000000" w:themeColor="text1"/>
        </w:rPr>
        <w:fldChar w:fldCharType="begin">
          <w:fldData xml:space="preserve">PEVuZE5vdGU+PENpdGU+PEF1dGhvcj5Hb2VsPC9BdXRob3I+PFllYXI+MjAxMjwvWWVhcj48UmVj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</w:fldData>
        </w:fldChar>
      </w:r>
      <w:r w:rsidR="00687EFB">
        <w:rPr>
          <w:color w:val="000000" w:themeColor="text1"/>
        </w:rPr>
        <w:instrText xml:space="preserve"> ADDIN EN.CITE.DATA </w:instrText>
      </w:r>
      <w:r w:rsidR="00687EFB">
        <w:rPr>
          <w:color w:val="000000" w:themeColor="text1"/>
        </w:rPr>
      </w:r>
      <w:r w:rsidR="00687EFB">
        <w:rPr>
          <w:color w:val="000000" w:themeColor="text1"/>
        </w:rPr>
        <w:fldChar w:fldCharType="end"/>
      </w:r>
      <w:r w:rsidR="00687EFB" w:rsidRPr="00322FBC">
        <w:rPr>
          <w:color w:val="000000" w:themeColor="text1"/>
        </w:rPr>
      </w:r>
      <w:r w:rsidR="00687EFB" w:rsidRPr="00322FBC">
        <w:rPr>
          <w:color w:val="000000" w:themeColor="text1"/>
        </w:rPr>
        <w:fldChar w:fldCharType="separate"/>
      </w:r>
      <w:r w:rsidR="00687EFB">
        <w:rPr>
          <w:noProof/>
          <w:color w:val="000000" w:themeColor="text1"/>
        </w:rPr>
        <w:t>[1, 5-16]</w:t>
      </w:r>
      <w:r w:rsidR="00687EFB" w:rsidRPr="00322FBC">
        <w:rPr>
          <w:color w:val="000000" w:themeColor="text1"/>
        </w:rPr>
        <w:fldChar w:fldCharType="end"/>
      </w:r>
      <w:r w:rsidR="00664E83">
        <w:t>, t</w:t>
      </w:r>
      <w:r w:rsidR="00664E83" w:rsidRPr="002E53FE">
        <w:t xml:space="preserve">he stress-strain curves </w:t>
      </w:r>
      <w:r w:rsidR="00664E83">
        <w:t xml:space="preserve">are </w:t>
      </w:r>
      <w:r w:rsidR="00664E83" w:rsidRPr="002E53FE">
        <w:t>characteri</w:t>
      </w:r>
      <w:r w:rsidR="00664E83">
        <w:t xml:space="preserve">sed by </w:t>
      </w:r>
      <w:r w:rsidRPr="002E53FE">
        <w:t xml:space="preserve">three regions, namely elastic, plateau and densification </w:t>
      </w:r>
      <w:r w:rsidR="00664E83">
        <w:t xml:space="preserve">regions. </w:t>
      </w:r>
    </w:p>
    <w:p w:rsidR="003657E3" w:rsidRDefault="009E1044" w:rsidP="00740831">
      <w:pPr>
        <w:keepNext/>
        <w:spacing w:line="240" w:lineRule="auto"/>
      </w:pPr>
      <w:r>
        <w:rPr>
          <w:noProof/>
        </w:rPr>
        <w:lastRenderedPageBreak/>
        <mc:AlternateContent>
          <mc:Choice Requires="wpc">
            <w:drawing>
              <wp:inline distT="0" distB="0" distL="0" distR="0">
                <wp:extent cx="5759450" cy="2246489"/>
                <wp:effectExtent l="0" t="0" r="0" b="190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8" name="Picture 38"/>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2879450" y="0"/>
                            <a:ext cx="2880000" cy="2245994"/>
                          </a:xfrm>
                          <a:prstGeom prst="rect">
                            <a:avLst/>
                          </a:prstGeom>
                        </pic:spPr>
                      </pic:pic>
                      <pic:pic xmlns:pic="http://schemas.openxmlformats.org/drawingml/2006/picture">
                        <pic:nvPicPr>
                          <pic:cNvPr id="7" name="Picture 7"/>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2245995"/>
                          </a:xfrm>
                          <a:prstGeom prst="rect">
                            <a:avLst/>
                          </a:prstGeom>
                        </pic:spPr>
                      </pic:pic>
                    </wpc:wpc>
                  </a:graphicData>
                </a:graphic>
              </wp:inline>
            </w:drawing>
          </mc:Choice>
          <mc:Fallback xmlns:cx="http://schemas.microsoft.com/office/drawing/2014/chartex" xmlns:cx1="http://schemas.microsoft.com/office/drawing/2015/9/8/chartex" xmlns:w16se="http://schemas.microsoft.com/office/word/2015/wordml/symex">
            <w:pict>
              <v:group w14:anchorId="78C14388" id="Canvas 1" o:spid="_x0000_s1026" editas="canvas" style="width:453.5pt;height:176.9pt;mso-position-horizontal-relative:char;mso-position-vertical-relative:line" coordsize="57594,2245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22459;visibility:visible;mso-wrap-style:square">
                  <v:fill o:detectmouseclick="t"/>
                  <v:path o:connecttype="none"/>
                </v:shape>
                <v:shape id="Picture 38" o:spid="_x0000_s1028" type="#_x0000_t75" style="position:absolute;left:28794;width:28800;height:22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UjefCAAAA2wAAAA8AAABkcnMvZG93bnJldi54bWxET8tqwkAU3Rf8h+EKbqROtFRKzChBGnBV&#10;8FW6vGSuSUjmTshMk9iv7ywEl4fzTnajaURPnassK1guIhDEudUVFwou5+z1A4TzyBoby6TgTg52&#10;28lLgrG2Ax+pP/lChBB2MSoovW9jKV1ekkG3sC1x4G62M+gD7AqpOxxCuGnkKorW0mDFoaHElvYl&#10;5fXp1yhwq/nw+fNV/5lDOj9n5th+99d3pWbTMd2A8DT6p/jhPmgFb2Fs+BJ+gN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VI3nwgAAANsAAAAPAAAAAAAAAAAAAAAAAJ8C&#10;AABkcnMvZG93bnJldi54bWxQSwUGAAAAAAQABAD3AAAAjgMAAAAA&#10;">
                  <v:imagedata r:id="rId26" o:title=""/>
                  <v:path arrowok="t"/>
                </v:shape>
                <v:shape id="Picture 7" o:spid="_x0000_s1029" type="#_x0000_t75" style="position:absolute;width:28800;height:22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HyqnDAAAA2gAAAA8AAABkcnMvZG93bnJldi54bWxEj0FrAjEUhO9C/0N4gjfN6sHKahSRKh4E&#10;qy0Vb4/Nc7O4eVk3cd3++0YQehxm5htmtmhtKRqqfeFYwXCQgCDOnC44V/D9te5PQPiArLF0TAp+&#10;ycNi/taZYardgw/UHEMuIoR9igpMCFUqpc8MWfQDVxFH7+JqiyHKOpe6xkeE21KOkmQsLRYcFwxW&#10;tDKUXY93q+Cj0cnperafp83+vGx2FzQ/5U2pXrddTkEEasN/+NXeagXv8LwSb4C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gfKqcMAAADaAAAADwAAAAAAAAAAAAAAAACf&#10;AgAAZHJzL2Rvd25yZXYueG1sUEsFBgAAAAAEAAQA9wAAAI8DAAAAAA==&#10;">
                  <v:imagedata r:id="rId27" o:title=""/>
                  <v:path arrowok="t"/>
                </v:shape>
                <w10:anchorlock/>
              </v:group>
            </w:pict>
          </mc:Fallback>
        </mc:AlternateContent>
      </w:r>
    </w:p>
    <w:p w:rsidR="00AF03C1" w:rsidRDefault="003657E3" w:rsidP="00740831">
      <w:pPr>
        <w:pStyle w:val="Caption"/>
        <w:jc w:val="center"/>
      </w:pPr>
      <w:bookmarkStart w:id="36" w:name="_Ref530571049"/>
      <w:r>
        <w:t xml:space="preserve">Figure </w:t>
      </w:r>
      <w:r w:rsidR="002C25E6">
        <w:rPr>
          <w:noProof/>
        </w:rPr>
        <w:fldChar w:fldCharType="begin"/>
      </w:r>
      <w:r w:rsidR="002C25E6">
        <w:rPr>
          <w:noProof/>
        </w:rPr>
        <w:instrText xml:space="preserve"> SEQ Figure \* ARABIC </w:instrText>
      </w:r>
      <w:r w:rsidR="002C25E6">
        <w:rPr>
          <w:noProof/>
        </w:rPr>
        <w:fldChar w:fldCharType="separate"/>
      </w:r>
      <w:r w:rsidR="006D6217">
        <w:rPr>
          <w:noProof/>
        </w:rPr>
        <w:t>5</w:t>
      </w:r>
      <w:r w:rsidR="002C25E6">
        <w:rPr>
          <w:noProof/>
        </w:rPr>
        <w:fldChar w:fldCharType="end"/>
      </w:r>
      <w:bookmarkEnd w:id="36"/>
      <w:r w:rsidRPr="003657E3">
        <w:t xml:space="preserve"> </w:t>
      </w:r>
      <w:r>
        <w:t xml:space="preserve">Representative stress-strain curves of the syntactic foams with different (a) CM particle size </w:t>
      </w:r>
      <w:r w:rsidR="00206999">
        <w:t xml:space="preserve">ranges </w:t>
      </w:r>
      <w:r>
        <w:t>and (b) CM volume percentages.</w:t>
      </w:r>
    </w:p>
    <w:p w:rsidR="00206999" w:rsidRDefault="00206999" w:rsidP="00740831">
      <w:pPr>
        <w:spacing w:line="240" w:lineRule="auto"/>
        <w:jc w:val="both"/>
      </w:pPr>
      <w:r w:rsidRPr="00542791">
        <w:t>The characteristic</w:t>
      </w:r>
      <w:r>
        <w:t xml:space="preserve"> compressive</w:t>
      </w:r>
      <w:r w:rsidRPr="00542791">
        <w:t xml:space="preserve"> propert</w:t>
      </w:r>
      <w:r>
        <w:t>ies</w:t>
      </w:r>
      <w:r w:rsidRPr="00542791">
        <w:t xml:space="preserve"> of the </w:t>
      </w:r>
      <w:r>
        <w:t>syntactic foams</w:t>
      </w:r>
      <w:r w:rsidRPr="00215672">
        <w:t xml:space="preserve"> </w:t>
      </w:r>
      <w:r w:rsidRPr="00542791">
        <w:t>under the quasi-static compression</w:t>
      </w:r>
      <w:r>
        <w:t xml:space="preserve">, obtained by </w:t>
      </w:r>
      <w:r w:rsidRPr="00542791">
        <w:t>averag</w:t>
      </w:r>
      <w:r>
        <w:t>ing the</w:t>
      </w:r>
      <w:r w:rsidRPr="00542791">
        <w:t xml:space="preserve"> values of three </w:t>
      </w:r>
      <w:r>
        <w:t>specimens, are</w:t>
      </w:r>
      <w:r w:rsidRPr="00542791">
        <w:t xml:space="preserve"> summarized in </w:t>
      </w:r>
      <w:r>
        <w:fldChar w:fldCharType="begin"/>
      </w:r>
      <w:r>
        <w:instrText xml:space="preserve"> REF _Ref521665520 \h  \* MERGEFORMAT </w:instrText>
      </w:r>
      <w:r>
        <w:fldChar w:fldCharType="separate"/>
      </w:r>
      <w:r w:rsidR="006D6217">
        <w:t xml:space="preserve">Table </w:t>
      </w:r>
      <w:r w:rsidR="006D6217">
        <w:rPr>
          <w:noProof/>
        </w:rPr>
        <w:t>1</w:t>
      </w:r>
      <w:r>
        <w:fldChar w:fldCharType="end"/>
      </w:r>
      <w:r>
        <w:t>. T</w:t>
      </w:r>
      <w:r w:rsidRPr="00542791">
        <w:t xml:space="preserve">he compressive strength is defined </w:t>
      </w:r>
      <w:r>
        <w:t>a</w:t>
      </w:r>
      <w:r w:rsidRPr="00542791">
        <w:t>c</w:t>
      </w:r>
      <w:r>
        <w:t xml:space="preserve">cording to ISO 13314 </w:t>
      </w:r>
      <w:r w:rsidRPr="00542791">
        <w:t>as the maximum stress at f</w:t>
      </w:r>
      <w:r>
        <w:t>racture or collapse of the foam and t</w:t>
      </w:r>
      <w:r w:rsidRPr="00542791">
        <w:t xml:space="preserve">he plateau stress </w:t>
      </w:r>
      <w:r>
        <w:t>is</w:t>
      </w:r>
      <w:r w:rsidRPr="00542791">
        <w:t xml:space="preserve"> the mean of the stress in the plastic deformation region after the initial drop until the densification strain</w:t>
      </w:r>
      <w:r>
        <w:t xml:space="preserve"> </w:t>
      </w:r>
      <w:r>
        <w:fldChar w:fldCharType="begin"/>
      </w:r>
      <w:r w:rsidR="003F04F8">
        <w:instrText xml:space="preserve"> ADDIN EN.CITE &lt;EndNote&gt;&lt;Cite&gt;&lt;Author&gt;(ISO)&lt;/Author&gt;&lt;Year&gt;2011&lt;/Year&gt;&lt;RecNum&gt;295&lt;/RecNum&gt;&lt;DisplayText&gt;[21]&lt;/DisplayText&gt;&lt;record&gt;&lt;rec-number&gt;295&lt;/rec-number&gt;&lt;foreign-keys&gt;&lt;key app="EN" db-id="afx5vp9z6d5pfxexr2kpd0dbaaw0pdf59tvw" timestamp="1533817044"&gt;295&lt;/key&gt;&lt;key app="ENWeb" db-id=""&gt;0&lt;/key&gt;&lt;/foreign-keys&gt;&lt;ref-type name="Standard"&gt;58&lt;/ref-type&gt;&lt;contributors&gt;&lt;authors&gt;&lt;author&gt;International Organization for Standardization (ISO)&lt;/author&gt;&lt;/authors&gt;&lt;/contributors&gt;&lt;titles&gt;&lt;title&gt;&lt;style face="normal" font="default" size="100%"&gt;Mechanical Testing of Metals&lt;/style&gt;&lt;style face="normal" font="default" charset="134" size="100%"&gt;-&lt;/style&gt;&lt;style face="normal" font="default" size="100%"&gt;Ductility Testing&lt;/style&gt;&lt;style face="normal" font="default" charset="134" size="100%"&gt;-&lt;/style&gt;&lt;style face="normal" font="default" size="100%"&gt;Compression Test for Porous and Cellular Metals&lt;/style&gt;&lt;/title&gt;&lt;/titles&gt;&lt;volume&gt;Volume ISO 13314:2011&lt;/volume&gt;&lt;dates&gt;&lt;year&gt;2011&lt;/year&gt;&lt;/dates&gt;&lt;pub-location&gt;Genva, Switzerland&lt;/pub-location&gt;&lt;publisher&gt;ISO&lt;/publisher&gt;&lt;urls&gt;&lt;/urls&gt;&lt;/record&gt;&lt;/Cite&gt;&lt;/EndNote&gt;</w:instrText>
      </w:r>
      <w:r>
        <w:fldChar w:fldCharType="separate"/>
      </w:r>
      <w:r w:rsidR="003F04F8">
        <w:rPr>
          <w:noProof/>
        </w:rPr>
        <w:t>[21]</w:t>
      </w:r>
      <w:r>
        <w:fldChar w:fldCharType="end"/>
      </w:r>
      <w:r w:rsidRPr="00542791">
        <w:t xml:space="preserve">. </w:t>
      </w:r>
      <w:r>
        <w:t xml:space="preserve">The yield strain is the strain corresponding to the yield stress. The densification strain is defined as the intersection of the tangents to the plateau region and the densification region </w:t>
      </w:r>
      <w:r>
        <w:fldChar w:fldCharType="begin"/>
      </w:r>
      <w:r w:rsidR="003F04F8">
        <w:instrText xml:space="preserve"> ADDIN EN.CITE &lt;EndNote&gt;&lt;Cite&gt;&lt;Author&gt;Nieh&lt;/Author&gt;&lt;Year&gt;2000&lt;/Year&gt;&lt;RecNum&gt;308&lt;/RecNum&gt;&lt;DisplayText&gt;[24]&lt;/DisplayText&gt;&lt;record&gt;&lt;rec-number&gt;308&lt;/rec-number&gt;&lt;foreign-keys&gt;&lt;key app="EN" db-id="afx5vp9z6d5pfxexr2kpd0dbaaw0pdf59tvw" timestamp="1536148892"&gt;308&lt;/key&gt;&lt;/foreign-keys&gt;&lt;ref-type name="Journal Article"&gt;17&lt;/ref-type&gt;&lt;contributors&gt;&lt;authors&gt;&lt;author&gt;Nieh, T. G.&lt;/author&gt;&lt;author&gt;Higashi, K.&lt;/author&gt;&lt;author&gt;Wadsworth, J.&lt;/author&gt;&lt;/authors&gt;&lt;/contributors&gt;&lt;titles&gt;&lt;title&gt;Effect of cell morphology on the compressive properties of open-cell aluminum foams&lt;/title&gt;&lt;secondary-title&gt;Materials Science and Engineering: A&lt;/secondary-title&gt;&lt;/titles&gt;&lt;periodical&gt;&lt;full-title&gt;Materials Science and Engineering: A&lt;/full-title&gt;&lt;/periodical&gt;&lt;pages&gt;105-110&lt;/pages&gt;&lt;volume&gt;283&lt;/volume&gt;&lt;number&gt;1&lt;/number&gt;&lt;keywords&gt;&lt;keyword&gt;Metallic foams&lt;/keyword&gt;&lt;keyword&gt;Compression&lt;/keyword&gt;&lt;keyword&gt;Tomography&lt;/keyword&gt;&lt;keyword&gt;Cellular structure&lt;/keyword&gt;&lt;/keywords&gt;&lt;dates&gt;&lt;year&gt;2000&lt;/year&gt;&lt;pub-dates&gt;&lt;date&gt;2000/05/15/&lt;/date&gt;&lt;/pub-dates&gt;&lt;/dates&gt;&lt;isbn&gt;0921-5093&lt;/isbn&gt;&lt;urls&gt;&lt;related-urls&gt;&lt;url&gt;http://www.sciencedirect.com/science/article/pii/S0921509300006237&lt;/url&gt;&lt;/related-urls&gt;&lt;/urls&gt;&lt;electronic-resource-num&gt;https://doi.org/10.1016/S0921-5093(00)00623-7&lt;/electronic-resource-num&gt;&lt;/record&gt;&lt;/Cite&gt;&lt;/EndNote&gt;</w:instrText>
      </w:r>
      <w:r>
        <w:fldChar w:fldCharType="separate"/>
      </w:r>
      <w:r w:rsidR="003F04F8">
        <w:rPr>
          <w:noProof/>
        </w:rPr>
        <w:t>[24]</w:t>
      </w:r>
      <w:r>
        <w:fldChar w:fldCharType="end"/>
      </w:r>
      <w:r>
        <w:t xml:space="preserve">. </w:t>
      </w:r>
      <w:r w:rsidRPr="00542791">
        <w:t>The specific energy absorption</w:t>
      </w:r>
      <w:r>
        <w:t>, which</w:t>
      </w:r>
      <w:r w:rsidRPr="00542791">
        <w:t xml:space="preserve"> </w:t>
      </w:r>
      <w:r>
        <w:t xml:space="preserve">quantifies the </w:t>
      </w:r>
      <w:r w:rsidRPr="00542791">
        <w:t xml:space="preserve">energy absorption capacity of </w:t>
      </w:r>
      <w:r>
        <w:t xml:space="preserve">the syntactic foam, is </w:t>
      </w:r>
      <w:r w:rsidRPr="00542791">
        <w:t>the area under the stress-</w:t>
      </w:r>
      <w:r>
        <w:t>s</w:t>
      </w:r>
      <w:r w:rsidRPr="00542791">
        <w:t>train curve</w:t>
      </w:r>
      <w:r>
        <w:t xml:space="preserve"> up to the densification.</w:t>
      </w:r>
    </w:p>
    <w:p w:rsidR="00AF03C1" w:rsidRDefault="00AF03C1" w:rsidP="00740831">
      <w:pPr>
        <w:pStyle w:val="Caption"/>
        <w:keepNext/>
        <w:jc w:val="center"/>
      </w:pPr>
      <w:bookmarkStart w:id="37" w:name="_Ref521665520"/>
      <w:r>
        <w:t xml:space="preserve">Table </w:t>
      </w:r>
      <w:r w:rsidR="00D414B1">
        <w:rPr>
          <w:noProof/>
        </w:rPr>
        <w:fldChar w:fldCharType="begin"/>
      </w:r>
      <w:r w:rsidR="00D414B1">
        <w:rPr>
          <w:noProof/>
        </w:rPr>
        <w:instrText xml:space="preserve"> SEQ Table \* ARABIC </w:instrText>
      </w:r>
      <w:r w:rsidR="00D414B1">
        <w:rPr>
          <w:noProof/>
        </w:rPr>
        <w:fldChar w:fldCharType="separate"/>
      </w:r>
      <w:r w:rsidR="006D6217">
        <w:rPr>
          <w:noProof/>
        </w:rPr>
        <w:t>1</w:t>
      </w:r>
      <w:r w:rsidR="00D414B1">
        <w:rPr>
          <w:noProof/>
        </w:rPr>
        <w:fldChar w:fldCharType="end"/>
      </w:r>
      <w:bookmarkEnd w:id="37"/>
      <w:r w:rsidR="008457DB">
        <w:t xml:space="preserve"> </w:t>
      </w:r>
      <w:r w:rsidR="00A724E9">
        <w:t>M</w:t>
      </w:r>
      <w:r w:rsidR="008457DB">
        <w:t xml:space="preserve">onotonic compressive properties of </w:t>
      </w:r>
      <w:r w:rsidR="00206999">
        <w:t>the Al matrix</w:t>
      </w:r>
      <w:r w:rsidR="008457DB">
        <w:t xml:space="preserve"> syntactic foams</w:t>
      </w:r>
      <w:r w:rsidR="00206999">
        <w:t xml:space="preserve"> with different C</w:t>
      </w:r>
      <w:r w:rsidR="00206999" w:rsidRPr="00206999">
        <w:t xml:space="preserve">M particle size ranges and </w:t>
      </w:r>
      <w:r w:rsidR="00206999">
        <w:t xml:space="preserve">different </w:t>
      </w:r>
      <w:r w:rsidR="00206999" w:rsidRPr="00206999">
        <w:t>CM volume percentages</w:t>
      </w:r>
      <w:r w:rsidR="008457DB">
        <w:t>.</w:t>
      </w:r>
    </w:p>
    <w:tbl>
      <w:tblPr>
        <w:tblW w:w="0" w:type="auto"/>
        <w:tblCellMar>
          <w:left w:w="0" w:type="dxa"/>
          <w:right w:w="0" w:type="dxa"/>
        </w:tblCellMar>
        <w:tblLook w:val="0420" w:firstRow="1" w:lastRow="0" w:firstColumn="0" w:lastColumn="0" w:noHBand="0" w:noVBand="1"/>
      </w:tblPr>
      <w:tblGrid>
        <w:gridCol w:w="373"/>
        <w:gridCol w:w="857"/>
        <w:gridCol w:w="630"/>
        <w:gridCol w:w="1569"/>
        <w:gridCol w:w="1100"/>
        <w:gridCol w:w="1263"/>
        <w:gridCol w:w="1572"/>
        <w:gridCol w:w="1662"/>
      </w:tblGrid>
      <w:tr w:rsidR="003F135E" w:rsidRPr="0081636B" w:rsidTr="003F135E">
        <w:trPr>
          <w:trHeight w:val="544"/>
        </w:trPr>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rPr>
                <w:lang w:val="en-US"/>
              </w:rPr>
              <w:t>No.</w:t>
            </w:r>
          </w:p>
        </w:tc>
        <w:tc>
          <w:tcPr>
            <w:tcW w:w="90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CM particle size (</w:t>
            </w:r>
            <w:r>
              <w:rPr>
                <w:rFonts w:cs="Arial"/>
              </w:rPr>
              <w:t>μ</w:t>
            </w:r>
            <w:r>
              <w:t>m)</w:t>
            </w:r>
          </w:p>
        </w:tc>
        <w:tc>
          <w:tcPr>
            <w:tcW w:w="56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06999" w:rsidRDefault="003F135E" w:rsidP="00740831">
            <w:pPr>
              <w:spacing w:line="240" w:lineRule="auto"/>
              <w:jc w:val="center"/>
              <w:rPr>
                <w:lang w:val="en-US"/>
              </w:rPr>
            </w:pPr>
            <w:r w:rsidRPr="0081636B">
              <w:rPr>
                <w:lang w:val="en-US"/>
              </w:rPr>
              <w:t>CM</w:t>
            </w:r>
            <w:r w:rsidR="00206999">
              <w:rPr>
                <w:lang w:val="en-US"/>
              </w:rPr>
              <w:t xml:space="preserve"> vol. %</w:t>
            </w:r>
          </w:p>
          <w:p w:rsidR="003F135E" w:rsidRPr="0081636B" w:rsidRDefault="00206999" w:rsidP="00740831">
            <w:pPr>
              <w:spacing w:line="240" w:lineRule="auto"/>
              <w:jc w:val="center"/>
            </w:pPr>
            <w:r>
              <w:rPr>
                <w:lang w:val="en-US"/>
              </w:rPr>
              <w:t>(</w:t>
            </w:r>
            <w:r w:rsidR="003F135E" w:rsidRPr="0081636B">
              <w:rPr>
                <w:lang w:val="en-US"/>
              </w:rPr>
              <w:t>%</w:t>
            </w:r>
            <w:r>
              <w:rPr>
                <w:lang w:val="en-US"/>
              </w:rPr>
              <w:t>)</w:t>
            </w:r>
          </w:p>
        </w:tc>
        <w:tc>
          <w:tcPr>
            <w:tcW w:w="1569" w:type="dxa"/>
            <w:tcBorders>
              <w:top w:val="single" w:sz="8" w:space="0" w:color="000000"/>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81636B" w:rsidRDefault="003F135E" w:rsidP="00740831">
            <w:pPr>
              <w:spacing w:line="240" w:lineRule="auto"/>
              <w:jc w:val="center"/>
            </w:pPr>
            <w:r w:rsidRPr="0081636B">
              <w:t>Compressive strength (MPa)</w:t>
            </w:r>
          </w:p>
        </w:tc>
        <w:tc>
          <w:tcPr>
            <w:tcW w:w="975" w:type="dxa"/>
            <w:tcBorders>
              <w:top w:val="single" w:sz="8" w:space="0" w:color="000000"/>
              <w:left w:val="nil"/>
              <w:bottom w:val="single" w:sz="8" w:space="0" w:color="000000"/>
              <w:right w:val="nil"/>
            </w:tcBorders>
            <w:vAlign w:val="center"/>
          </w:tcPr>
          <w:p w:rsidR="003F135E" w:rsidRPr="000137E1" w:rsidRDefault="003F135E" w:rsidP="00740831">
            <w:pPr>
              <w:spacing w:line="240" w:lineRule="auto"/>
              <w:jc w:val="center"/>
              <w:rPr>
                <w:noProof/>
              </w:rPr>
            </w:pPr>
            <w:r w:rsidRPr="000137E1">
              <w:rPr>
                <w:noProof/>
              </w:rPr>
              <w:t>Yield strain</w:t>
            </w:r>
          </w:p>
        </w:tc>
        <w:tc>
          <w:tcPr>
            <w:tcW w:w="1261" w:type="dxa"/>
            <w:tcBorders>
              <w:top w:val="single" w:sz="8" w:space="0" w:color="000000"/>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81636B" w:rsidRDefault="003F135E" w:rsidP="00740831">
            <w:pPr>
              <w:spacing w:line="240" w:lineRule="auto"/>
              <w:jc w:val="center"/>
            </w:pPr>
            <w:r w:rsidRPr="0081636B">
              <w:t>Plateau stress (MPa)</w:t>
            </w:r>
          </w:p>
        </w:tc>
        <w:tc>
          <w:tcPr>
            <w:tcW w:w="1582" w:type="dxa"/>
            <w:tcBorders>
              <w:top w:val="single" w:sz="8" w:space="0" w:color="000000"/>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81636B" w:rsidRDefault="003F135E" w:rsidP="00740831">
            <w:pPr>
              <w:spacing w:line="240" w:lineRule="auto"/>
              <w:jc w:val="center"/>
            </w:pPr>
            <w:r w:rsidRPr="0081636B">
              <w:t>Densification strain</w:t>
            </w:r>
          </w:p>
        </w:tc>
        <w:tc>
          <w:tcPr>
            <w:tcW w:w="1796" w:type="dxa"/>
            <w:tcBorders>
              <w:top w:val="single" w:sz="8" w:space="0" w:color="000000"/>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81636B" w:rsidRDefault="003F135E" w:rsidP="00740831">
            <w:pPr>
              <w:spacing w:line="240" w:lineRule="auto"/>
              <w:jc w:val="center"/>
            </w:pPr>
            <w:r w:rsidRPr="0081636B">
              <w:t>Specific energy absorption (MJ/m</w:t>
            </w:r>
            <w:r w:rsidRPr="0081636B">
              <w:rPr>
                <w:vertAlign w:val="superscript"/>
              </w:rPr>
              <w:t>3</w:t>
            </w:r>
            <w:r w:rsidRPr="0081636B">
              <w:t>)</w:t>
            </w:r>
          </w:p>
        </w:tc>
      </w:tr>
      <w:tr w:rsidR="003F135E" w:rsidRPr="00740831" w:rsidTr="003F135E">
        <w:trPr>
          <w:trHeight w:val="241"/>
        </w:trPr>
        <w:tc>
          <w:tcPr>
            <w:tcW w:w="0" w:type="auto"/>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1</w:t>
            </w:r>
          </w:p>
        </w:tc>
        <w:tc>
          <w:tcPr>
            <w:tcW w:w="90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t>75-150</w:t>
            </w:r>
          </w:p>
        </w:tc>
        <w:tc>
          <w:tcPr>
            <w:tcW w:w="56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60</w:t>
            </w:r>
          </w:p>
        </w:tc>
        <w:tc>
          <w:tcPr>
            <w:tcW w:w="1569" w:type="dxa"/>
            <w:tcBorders>
              <w:top w:val="single" w:sz="8" w:space="0" w:color="000000"/>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123.</w:t>
            </w:r>
            <w:r w:rsidR="00AC08CC" w:rsidRPr="00740831">
              <w:t>2</w:t>
            </w:r>
            <w:r w:rsidR="00AC1737" w:rsidRPr="00740831">
              <w:t>±8.5</w:t>
            </w:r>
          </w:p>
        </w:tc>
        <w:tc>
          <w:tcPr>
            <w:tcW w:w="975" w:type="dxa"/>
            <w:tcBorders>
              <w:top w:val="single" w:sz="8" w:space="0" w:color="000000"/>
              <w:left w:val="nil"/>
              <w:bottom w:val="nil"/>
              <w:right w:val="nil"/>
            </w:tcBorders>
            <w:vAlign w:val="center"/>
          </w:tcPr>
          <w:p w:rsidR="003F135E" w:rsidRPr="00740831" w:rsidRDefault="003F135E" w:rsidP="00740831">
            <w:pPr>
              <w:spacing w:line="240" w:lineRule="auto"/>
              <w:jc w:val="center"/>
              <w:rPr>
                <w:noProof/>
              </w:rPr>
            </w:pPr>
            <w:r w:rsidRPr="00740831">
              <w:rPr>
                <w:noProof/>
              </w:rPr>
              <w:t>0.06</w:t>
            </w:r>
            <w:r w:rsidR="003D0332" w:rsidRPr="00740831">
              <w:t>±</w:t>
            </w:r>
            <w:r w:rsidR="003D0332" w:rsidRPr="00740831">
              <w:rPr>
                <w:rFonts w:hint="eastAsia"/>
              </w:rPr>
              <w:t>0.006</w:t>
            </w:r>
          </w:p>
        </w:tc>
        <w:tc>
          <w:tcPr>
            <w:tcW w:w="1261" w:type="dxa"/>
            <w:tcBorders>
              <w:top w:val="single" w:sz="8" w:space="0" w:color="000000"/>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108.5</w:t>
            </w:r>
            <w:r w:rsidR="00AC1737" w:rsidRPr="00740831">
              <w:t>±5.6</w:t>
            </w:r>
          </w:p>
        </w:tc>
        <w:tc>
          <w:tcPr>
            <w:tcW w:w="1582" w:type="dxa"/>
            <w:tcBorders>
              <w:top w:val="single" w:sz="8" w:space="0" w:color="000000"/>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0.60</w:t>
            </w:r>
            <w:r w:rsidR="00AC1737" w:rsidRPr="00740831">
              <w:t>±0.05</w:t>
            </w:r>
          </w:p>
        </w:tc>
        <w:tc>
          <w:tcPr>
            <w:tcW w:w="1796" w:type="dxa"/>
            <w:tcBorders>
              <w:top w:val="single" w:sz="8" w:space="0" w:color="000000"/>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62.5</w:t>
            </w:r>
            <w:r w:rsidR="00AC1737" w:rsidRPr="00740831">
              <w:t>±2.1</w:t>
            </w:r>
          </w:p>
        </w:tc>
      </w:tr>
      <w:tr w:rsidR="003F135E" w:rsidRPr="00740831" w:rsidTr="003F135E">
        <w:trPr>
          <w:trHeight w:val="243"/>
        </w:trPr>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2</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t>125-250</w:t>
            </w:r>
          </w:p>
        </w:tc>
        <w:tc>
          <w:tcPr>
            <w:tcW w:w="568"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60</w:t>
            </w:r>
          </w:p>
        </w:tc>
        <w:tc>
          <w:tcPr>
            <w:tcW w:w="1569"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80.</w:t>
            </w:r>
            <w:r w:rsidR="00AC08CC" w:rsidRPr="00740831">
              <w:t>9</w:t>
            </w:r>
            <w:r w:rsidR="00AC1737" w:rsidRPr="00740831">
              <w:t>±5.1</w:t>
            </w:r>
          </w:p>
        </w:tc>
        <w:tc>
          <w:tcPr>
            <w:tcW w:w="975" w:type="dxa"/>
            <w:tcBorders>
              <w:top w:val="nil"/>
              <w:left w:val="nil"/>
              <w:bottom w:val="nil"/>
              <w:right w:val="nil"/>
            </w:tcBorders>
            <w:vAlign w:val="center"/>
          </w:tcPr>
          <w:p w:rsidR="003F135E" w:rsidRPr="00740831" w:rsidRDefault="003F135E" w:rsidP="00740831">
            <w:pPr>
              <w:spacing w:line="240" w:lineRule="auto"/>
              <w:jc w:val="center"/>
              <w:rPr>
                <w:noProof/>
              </w:rPr>
            </w:pPr>
            <w:r w:rsidRPr="00740831">
              <w:rPr>
                <w:noProof/>
              </w:rPr>
              <w:t>0.05</w:t>
            </w:r>
            <w:r w:rsidR="003D0332" w:rsidRPr="00740831">
              <w:t>±</w:t>
            </w:r>
            <w:r w:rsidR="003D0332" w:rsidRPr="00740831">
              <w:rPr>
                <w:rFonts w:hint="eastAsia"/>
              </w:rPr>
              <w:t>0.002</w:t>
            </w:r>
          </w:p>
        </w:tc>
        <w:tc>
          <w:tcPr>
            <w:tcW w:w="1261"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65.3</w:t>
            </w:r>
            <w:r w:rsidR="00AC1737" w:rsidRPr="00740831">
              <w:t>±0.9</w:t>
            </w:r>
          </w:p>
        </w:tc>
        <w:tc>
          <w:tcPr>
            <w:tcW w:w="1582"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0.58</w:t>
            </w:r>
            <w:r w:rsidR="00AC1737" w:rsidRPr="00740831">
              <w:t>±0.02</w:t>
            </w:r>
          </w:p>
        </w:tc>
        <w:tc>
          <w:tcPr>
            <w:tcW w:w="1796"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36.7</w:t>
            </w:r>
            <w:r w:rsidR="00AC1737" w:rsidRPr="00740831">
              <w:t>±0.4</w:t>
            </w:r>
          </w:p>
        </w:tc>
      </w:tr>
      <w:tr w:rsidR="003F135E" w:rsidRPr="00740831" w:rsidTr="003F135E">
        <w:trPr>
          <w:trHeight w:val="243"/>
        </w:trPr>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3</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t>250-500</w:t>
            </w:r>
          </w:p>
        </w:tc>
        <w:tc>
          <w:tcPr>
            <w:tcW w:w="568"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60</w:t>
            </w:r>
          </w:p>
        </w:tc>
        <w:tc>
          <w:tcPr>
            <w:tcW w:w="1569"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rPr>
                <w:lang w:val="en-US"/>
              </w:rPr>
              <w:t>41.</w:t>
            </w:r>
            <w:r w:rsidR="00AC08CC" w:rsidRPr="00740831">
              <w:rPr>
                <w:lang w:val="en-US"/>
              </w:rPr>
              <w:t>9</w:t>
            </w:r>
            <w:r w:rsidR="00AC1737" w:rsidRPr="00740831">
              <w:t>±1.1</w:t>
            </w:r>
          </w:p>
        </w:tc>
        <w:tc>
          <w:tcPr>
            <w:tcW w:w="975" w:type="dxa"/>
            <w:tcBorders>
              <w:top w:val="nil"/>
              <w:left w:val="nil"/>
              <w:bottom w:val="nil"/>
              <w:right w:val="nil"/>
            </w:tcBorders>
            <w:vAlign w:val="center"/>
          </w:tcPr>
          <w:p w:rsidR="003F135E" w:rsidRPr="00740831" w:rsidRDefault="003F135E" w:rsidP="00740831">
            <w:pPr>
              <w:spacing w:line="240" w:lineRule="auto"/>
              <w:jc w:val="center"/>
              <w:rPr>
                <w:noProof/>
              </w:rPr>
            </w:pPr>
            <w:r w:rsidRPr="00740831">
              <w:rPr>
                <w:noProof/>
              </w:rPr>
              <w:t>0.0</w:t>
            </w:r>
            <w:r w:rsidR="003D0332" w:rsidRPr="00740831">
              <w:rPr>
                <w:rFonts w:hint="eastAsia"/>
                <w:noProof/>
              </w:rPr>
              <w:t>3</w:t>
            </w:r>
            <w:r w:rsidR="003D0332" w:rsidRPr="00740831">
              <w:t>±</w:t>
            </w:r>
            <w:r w:rsidR="003D0332" w:rsidRPr="00740831">
              <w:rPr>
                <w:rFonts w:hint="eastAsia"/>
              </w:rPr>
              <w:t>0.003</w:t>
            </w:r>
          </w:p>
        </w:tc>
        <w:tc>
          <w:tcPr>
            <w:tcW w:w="1261"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rPr>
                <w:lang w:val="en-US"/>
              </w:rPr>
              <w:t>35.7</w:t>
            </w:r>
            <w:r w:rsidR="00AC1737" w:rsidRPr="00740831">
              <w:t>±1.0</w:t>
            </w:r>
          </w:p>
        </w:tc>
        <w:tc>
          <w:tcPr>
            <w:tcW w:w="1582"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0.59</w:t>
            </w:r>
            <w:r w:rsidR="00AC1737" w:rsidRPr="00740831">
              <w:t>±0.01</w:t>
            </w:r>
          </w:p>
        </w:tc>
        <w:tc>
          <w:tcPr>
            <w:tcW w:w="1796"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19.6</w:t>
            </w:r>
            <w:r w:rsidR="00AC1737" w:rsidRPr="00740831">
              <w:t>±0.5</w:t>
            </w:r>
          </w:p>
        </w:tc>
      </w:tr>
      <w:tr w:rsidR="003F135E" w:rsidRPr="00740831" w:rsidTr="003F135E">
        <w:trPr>
          <w:trHeight w:val="243"/>
        </w:trPr>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4</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t>125-250</w:t>
            </w:r>
          </w:p>
        </w:tc>
        <w:tc>
          <w:tcPr>
            <w:tcW w:w="568"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20</w:t>
            </w:r>
          </w:p>
        </w:tc>
        <w:tc>
          <w:tcPr>
            <w:tcW w:w="1569"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116.5</w:t>
            </w:r>
            <w:r w:rsidR="00AC1737" w:rsidRPr="00740831">
              <w:t>±1.7</w:t>
            </w:r>
          </w:p>
        </w:tc>
        <w:tc>
          <w:tcPr>
            <w:tcW w:w="975" w:type="dxa"/>
            <w:tcBorders>
              <w:top w:val="nil"/>
              <w:left w:val="nil"/>
              <w:bottom w:val="nil"/>
              <w:right w:val="nil"/>
            </w:tcBorders>
            <w:vAlign w:val="center"/>
          </w:tcPr>
          <w:p w:rsidR="003F135E" w:rsidRPr="00740831" w:rsidRDefault="003F135E" w:rsidP="00740831">
            <w:pPr>
              <w:spacing w:line="240" w:lineRule="auto"/>
              <w:jc w:val="center"/>
              <w:rPr>
                <w:noProof/>
              </w:rPr>
            </w:pPr>
            <w:r w:rsidRPr="00740831">
              <w:rPr>
                <w:noProof/>
              </w:rPr>
              <w:t>0.0</w:t>
            </w:r>
            <w:r w:rsidR="003D0332" w:rsidRPr="00740831">
              <w:rPr>
                <w:rFonts w:hint="eastAsia"/>
                <w:noProof/>
              </w:rPr>
              <w:t>7</w:t>
            </w:r>
            <w:r w:rsidR="003D0332" w:rsidRPr="00740831">
              <w:t>±</w:t>
            </w:r>
            <w:r w:rsidR="003D0332" w:rsidRPr="00740831">
              <w:rPr>
                <w:rFonts w:hint="eastAsia"/>
              </w:rPr>
              <w:t>0.007</w:t>
            </w:r>
          </w:p>
        </w:tc>
        <w:tc>
          <w:tcPr>
            <w:tcW w:w="1261"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116.0</w:t>
            </w:r>
            <w:r w:rsidR="00AC1737" w:rsidRPr="00740831">
              <w:t>±1.0</w:t>
            </w:r>
          </w:p>
        </w:tc>
        <w:tc>
          <w:tcPr>
            <w:tcW w:w="1582"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0.32</w:t>
            </w:r>
            <w:r w:rsidR="00AC1737" w:rsidRPr="00740831">
              <w:t>±0.06</w:t>
            </w:r>
          </w:p>
        </w:tc>
        <w:tc>
          <w:tcPr>
            <w:tcW w:w="1796"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36.9</w:t>
            </w:r>
            <w:r w:rsidR="00AC1737" w:rsidRPr="00740831">
              <w:t>±0.2</w:t>
            </w:r>
          </w:p>
        </w:tc>
      </w:tr>
      <w:tr w:rsidR="003F135E" w:rsidRPr="00740831" w:rsidTr="003F135E">
        <w:trPr>
          <w:trHeight w:val="243"/>
        </w:trPr>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5</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t>125-250</w:t>
            </w:r>
          </w:p>
        </w:tc>
        <w:tc>
          <w:tcPr>
            <w:tcW w:w="568" w:type="dxa"/>
            <w:tcBorders>
              <w:top w:val="nil"/>
              <w:left w:val="nil"/>
              <w:bottom w:val="nil"/>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35</w:t>
            </w:r>
          </w:p>
        </w:tc>
        <w:tc>
          <w:tcPr>
            <w:tcW w:w="1569"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115.8</w:t>
            </w:r>
            <w:r w:rsidR="00AC1737" w:rsidRPr="00740831">
              <w:t>±1.5</w:t>
            </w:r>
          </w:p>
        </w:tc>
        <w:tc>
          <w:tcPr>
            <w:tcW w:w="975" w:type="dxa"/>
            <w:tcBorders>
              <w:top w:val="nil"/>
              <w:left w:val="nil"/>
              <w:bottom w:val="nil"/>
              <w:right w:val="nil"/>
            </w:tcBorders>
            <w:vAlign w:val="center"/>
          </w:tcPr>
          <w:p w:rsidR="003F135E" w:rsidRPr="00740831" w:rsidRDefault="003F135E" w:rsidP="00740831">
            <w:pPr>
              <w:spacing w:line="240" w:lineRule="auto"/>
              <w:jc w:val="center"/>
              <w:rPr>
                <w:noProof/>
              </w:rPr>
            </w:pPr>
            <w:r w:rsidRPr="00740831">
              <w:rPr>
                <w:noProof/>
              </w:rPr>
              <w:t>0.0</w:t>
            </w:r>
            <w:r w:rsidR="003D0332" w:rsidRPr="00740831">
              <w:rPr>
                <w:rFonts w:hint="eastAsia"/>
                <w:noProof/>
              </w:rPr>
              <w:t>7</w:t>
            </w:r>
            <w:r w:rsidR="003D0332" w:rsidRPr="00740831">
              <w:t>±</w:t>
            </w:r>
            <w:r w:rsidR="003D0332" w:rsidRPr="00740831">
              <w:rPr>
                <w:rFonts w:hint="eastAsia"/>
              </w:rPr>
              <w:t>0.006</w:t>
            </w:r>
          </w:p>
        </w:tc>
        <w:tc>
          <w:tcPr>
            <w:tcW w:w="1261"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110.7</w:t>
            </w:r>
            <w:r w:rsidR="00AC1737" w:rsidRPr="00740831">
              <w:t>±1.7</w:t>
            </w:r>
          </w:p>
        </w:tc>
        <w:tc>
          <w:tcPr>
            <w:tcW w:w="1582"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0.38</w:t>
            </w:r>
            <w:r w:rsidR="00AC1737" w:rsidRPr="00740831">
              <w:t>±0.06</w:t>
            </w:r>
          </w:p>
        </w:tc>
        <w:tc>
          <w:tcPr>
            <w:tcW w:w="1796" w:type="dxa"/>
            <w:tcBorders>
              <w:top w:val="nil"/>
              <w:left w:val="nil"/>
              <w:bottom w:val="nil"/>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41.9</w:t>
            </w:r>
            <w:r w:rsidR="00AC1737" w:rsidRPr="00740831">
              <w:t>±0.8</w:t>
            </w:r>
          </w:p>
        </w:tc>
      </w:tr>
      <w:tr w:rsidR="003F135E" w:rsidRPr="00740831" w:rsidTr="003F135E">
        <w:trPr>
          <w:trHeight w:val="243"/>
        </w:trPr>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6</w:t>
            </w:r>
          </w:p>
        </w:tc>
        <w:tc>
          <w:tcPr>
            <w:tcW w:w="90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rsidRPr="0081636B">
              <w:t>125-250</w:t>
            </w:r>
          </w:p>
        </w:tc>
        <w:tc>
          <w:tcPr>
            <w:tcW w:w="56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F135E" w:rsidRPr="0081636B" w:rsidRDefault="003F135E" w:rsidP="00740831">
            <w:pPr>
              <w:spacing w:line="240" w:lineRule="auto"/>
              <w:jc w:val="center"/>
            </w:pPr>
            <w:r>
              <w:t>50</w:t>
            </w:r>
          </w:p>
        </w:tc>
        <w:tc>
          <w:tcPr>
            <w:tcW w:w="1569" w:type="dxa"/>
            <w:tcBorders>
              <w:top w:val="nil"/>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105.2</w:t>
            </w:r>
            <w:r w:rsidR="00AC1737" w:rsidRPr="00740831">
              <w:t>±2.0</w:t>
            </w:r>
          </w:p>
        </w:tc>
        <w:tc>
          <w:tcPr>
            <w:tcW w:w="975" w:type="dxa"/>
            <w:tcBorders>
              <w:top w:val="nil"/>
              <w:left w:val="nil"/>
              <w:bottom w:val="single" w:sz="8" w:space="0" w:color="000000"/>
              <w:right w:val="nil"/>
            </w:tcBorders>
            <w:vAlign w:val="center"/>
          </w:tcPr>
          <w:p w:rsidR="003F135E" w:rsidRPr="00740831" w:rsidRDefault="003F135E" w:rsidP="00740831">
            <w:pPr>
              <w:spacing w:line="240" w:lineRule="auto"/>
              <w:jc w:val="center"/>
              <w:rPr>
                <w:noProof/>
              </w:rPr>
            </w:pPr>
            <w:r w:rsidRPr="00740831">
              <w:rPr>
                <w:noProof/>
              </w:rPr>
              <w:t>0.0</w:t>
            </w:r>
            <w:r w:rsidR="003D0332" w:rsidRPr="00740831">
              <w:rPr>
                <w:rFonts w:hint="eastAsia"/>
                <w:noProof/>
              </w:rPr>
              <w:t>7</w:t>
            </w:r>
            <w:r w:rsidR="003D0332" w:rsidRPr="00740831">
              <w:t>±</w:t>
            </w:r>
            <w:r w:rsidR="003D0332" w:rsidRPr="00740831">
              <w:rPr>
                <w:rFonts w:hint="eastAsia"/>
              </w:rPr>
              <w:t>0.003</w:t>
            </w:r>
          </w:p>
        </w:tc>
        <w:tc>
          <w:tcPr>
            <w:tcW w:w="1261" w:type="dxa"/>
            <w:tcBorders>
              <w:top w:val="nil"/>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98.4</w:t>
            </w:r>
            <w:r w:rsidR="00AC1737" w:rsidRPr="00740831">
              <w:t>±1.4</w:t>
            </w:r>
          </w:p>
        </w:tc>
        <w:tc>
          <w:tcPr>
            <w:tcW w:w="1582" w:type="dxa"/>
            <w:tcBorders>
              <w:top w:val="nil"/>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740831" w:rsidRDefault="003F135E" w:rsidP="00740831">
            <w:pPr>
              <w:spacing w:line="240" w:lineRule="auto"/>
              <w:jc w:val="center"/>
            </w:pPr>
            <w:r w:rsidRPr="00740831">
              <w:t>0.51</w:t>
            </w:r>
            <w:r w:rsidR="00AC1737" w:rsidRPr="00740831">
              <w:t>±0.07</w:t>
            </w:r>
          </w:p>
        </w:tc>
        <w:tc>
          <w:tcPr>
            <w:tcW w:w="1796" w:type="dxa"/>
            <w:tcBorders>
              <w:top w:val="nil"/>
              <w:left w:val="nil"/>
              <w:bottom w:val="single" w:sz="8" w:space="0" w:color="000000"/>
              <w:right w:val="nil"/>
            </w:tcBorders>
            <w:shd w:val="clear" w:color="auto" w:fill="auto"/>
            <w:tcMar>
              <w:top w:w="15" w:type="dxa"/>
              <w:left w:w="270" w:type="dxa"/>
              <w:bottom w:w="0" w:type="dxa"/>
              <w:right w:w="15" w:type="dxa"/>
            </w:tcMar>
            <w:vAlign w:val="center"/>
            <w:hideMark/>
          </w:tcPr>
          <w:p w:rsidR="003F135E" w:rsidRPr="00740831" w:rsidRDefault="00AC08CC" w:rsidP="00740831">
            <w:pPr>
              <w:spacing w:line="240" w:lineRule="auto"/>
              <w:jc w:val="center"/>
            </w:pPr>
            <w:r w:rsidRPr="00740831">
              <w:t>51.1</w:t>
            </w:r>
            <w:r w:rsidR="00AC1737" w:rsidRPr="00740831">
              <w:t>±0.1</w:t>
            </w:r>
          </w:p>
        </w:tc>
      </w:tr>
    </w:tbl>
    <w:p w:rsidR="00206999" w:rsidRDefault="00206999" w:rsidP="00740831">
      <w:pPr>
        <w:spacing w:line="240" w:lineRule="auto"/>
        <w:jc w:val="both"/>
      </w:pPr>
    </w:p>
    <w:p w:rsidR="00C0011B" w:rsidRPr="006E58E6" w:rsidRDefault="00C0011B" w:rsidP="00740831">
      <w:pPr>
        <w:spacing w:line="240" w:lineRule="auto"/>
        <w:jc w:val="both"/>
      </w:pPr>
      <w:r w:rsidRPr="006E58E6">
        <w:fldChar w:fldCharType="begin"/>
      </w:r>
      <w:r w:rsidRPr="006E58E6">
        <w:instrText xml:space="preserve"> REF _Ref521665520 \h  \* MERGEFORMAT </w:instrText>
      </w:r>
      <w:r w:rsidRPr="006E58E6">
        <w:fldChar w:fldCharType="separate"/>
      </w:r>
      <w:r w:rsidR="006D6217">
        <w:t xml:space="preserve">Table </w:t>
      </w:r>
      <w:r w:rsidR="006D6217">
        <w:rPr>
          <w:noProof/>
        </w:rPr>
        <w:t>1</w:t>
      </w:r>
      <w:r w:rsidRPr="006E58E6">
        <w:fldChar w:fldCharType="end"/>
      </w:r>
      <w:r w:rsidRPr="006E58E6">
        <w:t xml:space="preserve"> shows that compressive strength, yield strain and plateau stress are mainly dependent upon the CM particle size (cf. specimens 1-3). The </w:t>
      </w:r>
      <w:r w:rsidR="00BD6B74">
        <w:t>Al</w:t>
      </w:r>
      <w:r w:rsidRPr="006E58E6">
        <w:t xml:space="preserve"> matrix syntactic foams with the smallest CM particles (specimen 1) have the highest compressive stress and plateau stress, while those with the largest CM particles (specimen 3) have the lowest compressive stress and plateau stress. This is because </w:t>
      </w:r>
      <w:r w:rsidR="006E58E6" w:rsidRPr="006E58E6">
        <w:t xml:space="preserve">the </w:t>
      </w:r>
      <w:r w:rsidRPr="006E58E6">
        <w:t xml:space="preserve">smaller CM particles produce a stronger strengthening effect, if the spheres being compared have the same wall thickness or the same thickness-to-radius ratio </w:t>
      </w:r>
      <w:r w:rsidRPr="006E58E6">
        <w:fldChar w:fldCharType="begin"/>
      </w:r>
      <w:r w:rsidR="003A6493" w:rsidRPr="006E58E6">
        <w:instrText xml:space="preserve"> ADDIN EN.CITE &lt;EndNote&gt;&lt;Cite&gt;&lt;Author&gt;Zhang&lt;/Author&gt;&lt;Year&gt;2016&lt;/Year&gt;&lt;RecNum&gt;243&lt;/RecNum&gt;&lt;DisplayText&gt;[4]&lt;/DisplayText&gt;&lt;record&gt;&lt;rec-number&gt;243&lt;/rec-number&gt;&lt;foreign-keys&gt;&lt;key app="EN" db-id="afx5vp9z6d5pfxexr2kpd0dbaaw0pdf59tvw" timestamp="1508266641"&gt;243&lt;/key&gt;&lt;key app="ENWeb" db-id=""&gt;0&lt;/key&gt;&lt;/foreign-keys&gt;&lt;ref-type name="Journal Article"&gt;17&lt;/ref-type&gt;&lt;contributors&gt;&lt;authors&gt;&lt;author&gt;Zhang, Boyi&lt;/author&gt;&lt;author&gt;Lin, Yingfei&lt;/author&gt;&lt;author&gt;Li, Shuo&lt;/author&gt;&lt;author&gt;Zhai, Dongxian&lt;/author&gt;&lt;author&gt;Wu, Gaohui&lt;/author&gt;&lt;/authors&gt;&lt;/contributors&gt;&lt;titles&gt;&lt;title&gt;Quasi-static and high strain rates compressive behavior of aluminum matrix syntactic foams&lt;/title&gt;&lt;secondary-title&gt;Composites Part B: Engineering&lt;/secondary-title&gt;&lt;/titles&gt;&lt;periodical&gt;&lt;full-title&gt;Composites Part B: Engineering&lt;/full-title&gt;&lt;/periodical&gt;&lt;pages&gt;288-296&lt;/pages&gt;&lt;volume&gt;98&lt;/volume&gt;&lt;number&gt;Supplement C&lt;/number&gt;&lt;keywords&gt;&lt;keyword&gt;metal-matrix composites (MMCs)&lt;/keyword&gt;&lt;keyword&gt;foams&lt;/keyword&gt;&lt;keyword&gt;mechanical properties&lt;/keyword&gt;&lt;keyword&gt;Strain rates&lt;/keyword&gt;&lt;/keywords&gt;&lt;dates&gt;&lt;year&gt;2016&lt;/year&gt;&lt;pub-dates&gt;&lt;date&gt;2016/08/01/&lt;/date&gt;&lt;/pub-dates&gt;&lt;/dates&gt;&lt;isbn&gt;1359-8368&lt;/isbn&gt;&lt;urls&gt;&lt;related-urls&gt;&lt;url&gt;http://www.sciencedirect.com/science/article/pii/S1359836816306485&lt;/url&gt;&lt;/related-urls&gt;&lt;/urls&gt;&lt;electronic-resource-num&gt;https://doi.org/10.1016/j.compositesb.2016.05.034&lt;/electronic-resource-num&gt;&lt;/record&gt;&lt;/Cite&gt;&lt;/EndNote&gt;</w:instrText>
      </w:r>
      <w:r w:rsidRPr="006E58E6">
        <w:fldChar w:fldCharType="separate"/>
      </w:r>
      <w:r w:rsidR="003A6493" w:rsidRPr="006E58E6">
        <w:rPr>
          <w:noProof/>
        </w:rPr>
        <w:t>[4]</w:t>
      </w:r>
      <w:r w:rsidRPr="006E58E6">
        <w:fldChar w:fldCharType="end"/>
      </w:r>
      <w:r w:rsidRPr="006E58E6">
        <w:t xml:space="preserve">. The yield strain follows the same pattern as the yield stress, because all the specimens have a very similar elastic modulus, as evidenced in </w:t>
      </w:r>
      <w:r w:rsidR="00956C33">
        <w:fldChar w:fldCharType="begin"/>
      </w:r>
      <w:r w:rsidR="00956C33">
        <w:instrText xml:space="preserve"> REF _Ref530571049 \h </w:instrText>
      </w:r>
      <w:r w:rsidR="00740831">
        <w:instrText xml:space="preserve"> \* MERGEFORMAT </w:instrText>
      </w:r>
      <w:r w:rsidR="00956C33">
        <w:fldChar w:fldCharType="separate"/>
      </w:r>
      <w:r w:rsidR="006D6217">
        <w:t xml:space="preserve">Figure </w:t>
      </w:r>
      <w:r w:rsidR="006D6217">
        <w:rPr>
          <w:noProof/>
        </w:rPr>
        <w:t>5</w:t>
      </w:r>
      <w:r w:rsidR="00956C33">
        <w:fldChar w:fldCharType="end"/>
      </w:r>
      <w:r w:rsidRPr="006E58E6">
        <w:t xml:space="preserve">. </w:t>
      </w:r>
    </w:p>
    <w:p w:rsidR="004F3017" w:rsidRPr="006B6876" w:rsidRDefault="004F3017" w:rsidP="00740831">
      <w:pPr>
        <w:spacing w:line="240" w:lineRule="auto"/>
        <w:jc w:val="both"/>
      </w:pPr>
      <w:r w:rsidRPr="006B6876">
        <w:lastRenderedPageBreak/>
        <w:t xml:space="preserve">The compressive strength, yield strain and plateau stress are less sensitive to the CM volume percentage (cf. specimens 4-6). Reducing the CM volume percentage from </w:t>
      </w:r>
      <w:r w:rsidR="004F4964" w:rsidRPr="006B6876">
        <w:t>50</w:t>
      </w:r>
      <w:r w:rsidRPr="006B6876">
        <w:t>% to 35% and to 20% by increasing the amount of Al particles in the syntactic foam samples has an insignificant effect on the compressive strength, because the strength of syntactic foam</w:t>
      </w:r>
      <w:r w:rsidR="00BD6B74">
        <w:t>s</w:t>
      </w:r>
      <w:r w:rsidRPr="006B6876">
        <w:t xml:space="preserve"> is determined by the compressive strength of the CMs rather than the volume fraction of the Al matrix in this case </w:t>
      </w:r>
      <w:r w:rsidRPr="006B6876">
        <w:fldChar w:fldCharType="begin"/>
      </w:r>
      <w:r w:rsidR="003F04F8">
        <w:instrText xml:space="preserve"> ADDIN EN.CITE &lt;EndNote&gt;&lt;Cite&gt;&lt;Author&gt;Tao&lt;/Author&gt;&lt;Year&gt;2009&lt;/Year&gt;&lt;RecNum&gt;184&lt;/RecNum&gt;&lt;DisplayText&gt;[20]&lt;/DisplayText&gt;&lt;record&gt;&lt;rec-number&gt;184&lt;/rec-number&gt;&lt;foreign-keys&gt;&lt;key app="EN" db-id="afx5vp9z6d5pfxexr2kpd0dbaaw0pdf59tvw" timestamp="1508265847"&gt;184&lt;/key&gt;&lt;key app="ENWeb" db-id=""&gt;0&lt;/key&gt;&lt;/foreign-keys&gt;&lt;ref-type name="Journal Article"&gt;17&lt;/ref-type&gt;&lt;contributors&gt;&lt;authors&gt;&lt;author&gt;Tao, XF&lt;/author&gt;&lt;author&gt;Zhao, YY&lt;/author&gt;&lt;/authors&gt;&lt;/contributors&gt;&lt;titles&gt;&lt;title&gt;Compressive behavior of Al matrix syntactic foams toughened with Al particles&lt;/title&gt;&lt;secondary-title&gt;Scripta Materialia&lt;/secondary-title&gt;&lt;/titles&gt;&lt;periodical&gt;&lt;full-title&gt;Scripta Materialia&lt;/full-title&gt;&lt;/periodical&gt;&lt;pages&gt;461-464&lt;/pages&gt;&lt;volume&gt;61&lt;/volume&gt;&lt;number&gt;5&lt;/number&gt;&lt;dates&gt;&lt;year&gt;2009&lt;/year&gt;&lt;/dates&gt;&lt;isbn&gt;1359-6462&lt;/isbn&gt;&lt;urls&gt;&lt;related-urls&gt;&lt;url&gt;http://ac.els-cdn.com/S1359646209003194/1-s2.0-S1359646209003194-main.pdf?_tid=a94dd042-3c68-11e6-b5f2-00000aacb361&amp;amp;acdnat=1467033269_3d2e0c033bea73065cf2f1f6e1a3b28b&lt;/url&gt;&lt;url&gt;http://ac.els-cdn.com/S1359646209003194/1-s2.0-S1359646209003194-main.pdf?_tid=ace4d2e6-3c68-11e6-b04a-00000aacb360&amp;amp;acdnat=1467033275_743a8e47535d55765612d6803837febe&lt;/url&gt;&lt;/related-urls&gt;&lt;/urls&gt;&lt;/record&gt;&lt;/Cite&gt;&lt;/EndNote&gt;</w:instrText>
      </w:r>
      <w:r w:rsidRPr="006B6876">
        <w:fldChar w:fldCharType="separate"/>
      </w:r>
      <w:r w:rsidR="003F04F8">
        <w:rPr>
          <w:noProof/>
        </w:rPr>
        <w:t>[20]</w:t>
      </w:r>
      <w:r w:rsidRPr="006B6876">
        <w:fldChar w:fldCharType="end"/>
      </w:r>
      <w:r w:rsidRPr="006B6876">
        <w:t>. Compared with the normal syntactic foam samples without Al particle toughening (specimen 2), the compressive strength of the samples toughened with Al particles (specimen</w:t>
      </w:r>
      <w:r w:rsidR="00BD6B74">
        <w:t>s</w:t>
      </w:r>
      <w:r w:rsidRPr="006B6876">
        <w:t xml:space="preserve"> 4-6) is improved by 24-36 MPa. </w:t>
      </w:r>
      <w:r w:rsidR="00BD6B74">
        <w:t>T</w:t>
      </w:r>
      <w:r w:rsidRPr="006B6876">
        <w:t>his improvement of compressive strength</w:t>
      </w:r>
      <w:r w:rsidR="00BD6B74">
        <w:t>,</w:t>
      </w:r>
      <w:r w:rsidRPr="006B6876">
        <w:t xml:space="preserve"> </w:t>
      </w:r>
      <w:r w:rsidR="00BD6B74">
        <w:t>h</w:t>
      </w:r>
      <w:r w:rsidR="00BD6B74" w:rsidRPr="006B6876">
        <w:t xml:space="preserve">owever, </w:t>
      </w:r>
      <w:r w:rsidR="00BD6B74">
        <w:t>can be attributed</w:t>
      </w:r>
      <w:r w:rsidRPr="006B6876">
        <w:t xml:space="preserve"> to the different failure modes between the normal and Al particle toughened syntactic foams </w:t>
      </w:r>
      <w:r w:rsidRPr="006B6876">
        <w:fldChar w:fldCharType="begin"/>
      </w:r>
      <w:r w:rsidR="003F04F8">
        <w:instrText xml:space="preserve"> ADDIN EN.CITE &lt;EndNote&gt;&lt;Cite&gt;&lt;Author&gt;Tao&lt;/Author&gt;&lt;Year&gt;2009&lt;/Year&gt;&lt;RecNum&gt;184&lt;/RecNum&gt;&lt;DisplayText&gt;[20]&lt;/DisplayText&gt;&lt;record&gt;&lt;rec-number&gt;184&lt;/rec-number&gt;&lt;foreign-keys&gt;&lt;key app="EN" db-id="afx5vp9z6d5pfxexr2kpd0dbaaw0pdf59tvw" timestamp="1508265847"&gt;184&lt;/key&gt;&lt;key app="ENWeb" db-id=""&gt;0&lt;/key&gt;&lt;/foreign-keys&gt;&lt;ref-type name="Journal Article"&gt;17&lt;/ref-type&gt;&lt;contributors&gt;&lt;authors&gt;&lt;author&gt;Tao, XF&lt;/author&gt;&lt;author&gt;Zhao, YY&lt;/author&gt;&lt;/authors&gt;&lt;/contributors&gt;&lt;titles&gt;&lt;title&gt;Compressive behavior of Al matrix syntactic foams toughened with Al particles&lt;/title&gt;&lt;secondary-title&gt;Scripta Materialia&lt;/secondary-title&gt;&lt;/titles&gt;&lt;periodical&gt;&lt;full-title&gt;Scripta Materialia&lt;/full-title&gt;&lt;/periodical&gt;&lt;pages&gt;461-464&lt;/pages&gt;&lt;volume&gt;61&lt;/volume&gt;&lt;number&gt;5&lt;/number&gt;&lt;dates&gt;&lt;year&gt;2009&lt;/year&gt;&lt;/dates&gt;&lt;isbn&gt;1359-6462&lt;/isbn&gt;&lt;urls&gt;&lt;related-urls&gt;&lt;url&gt;http://ac.els-cdn.com/S1359646209003194/1-s2.0-S1359646209003194-main.pdf?_tid=a94dd042-3c68-11e6-b5f2-00000aacb361&amp;amp;acdnat=1467033269_3d2e0c033bea73065cf2f1f6e1a3b28b&lt;/url&gt;&lt;url&gt;http://ac.els-cdn.com/S1359646209003194/1-s2.0-S1359646209003194-main.pdf?_tid=ace4d2e6-3c68-11e6-b04a-00000aacb360&amp;amp;acdnat=1467033275_743a8e47535d55765612d6803837febe&lt;/url&gt;&lt;/related-urls&gt;&lt;/urls&gt;&lt;/record&gt;&lt;/Cite&gt;&lt;/EndNote&gt;</w:instrText>
      </w:r>
      <w:r w:rsidRPr="006B6876">
        <w:fldChar w:fldCharType="separate"/>
      </w:r>
      <w:r w:rsidR="003F04F8">
        <w:rPr>
          <w:noProof/>
        </w:rPr>
        <w:t>[20]</w:t>
      </w:r>
      <w:r w:rsidRPr="006B6876">
        <w:fldChar w:fldCharType="end"/>
      </w:r>
      <w:r w:rsidRPr="006B6876">
        <w:t xml:space="preserve">. The normal syntactic foam samples failed by shear or cracking, while the syntactic foam samples toughened with Al particles failed by collapse and crushing of the CMs. </w:t>
      </w:r>
    </w:p>
    <w:p w:rsidR="004F3017" w:rsidRPr="006B6876" w:rsidRDefault="004F3017" w:rsidP="00740831">
      <w:pPr>
        <w:spacing w:line="240" w:lineRule="auto"/>
        <w:jc w:val="both"/>
      </w:pPr>
      <w:r w:rsidRPr="006B6876">
        <w:t xml:space="preserve">Table 1 also shows that the densification is mainly determined by the CM volume percentage (specimens 2, 4-6). This </w:t>
      </w:r>
      <w:r w:rsidR="00AE086E">
        <w:t>is not surprising</w:t>
      </w:r>
      <w:r w:rsidRPr="006B6876">
        <w:t xml:space="preserve"> because the upper limit of the densification strain is the total porosity of the syntactic foam, which </w:t>
      </w:r>
      <w:r w:rsidR="00AE086E" w:rsidRPr="006B6876">
        <w:t xml:space="preserve">directly </w:t>
      </w:r>
      <w:r w:rsidRPr="006B6876">
        <w:t>depends on the CM v</w:t>
      </w:r>
      <w:r w:rsidR="00AE086E">
        <w:t>olume percentage. T</w:t>
      </w:r>
      <w:r w:rsidRPr="006B6876">
        <w:t>he specific energy absorption is a function of both the plateau stress and the densification strain</w:t>
      </w:r>
      <w:r w:rsidR="00AE086E" w:rsidRPr="00AE086E">
        <w:t xml:space="preserve"> </w:t>
      </w:r>
      <w:r w:rsidR="00AE086E">
        <w:t xml:space="preserve">as expected and </w:t>
      </w:r>
      <w:r w:rsidRPr="006B6876">
        <w:t xml:space="preserve">can be approximated by their product. The specific energy absorption </w:t>
      </w:r>
      <w:r w:rsidR="00AE086E" w:rsidRPr="006B6876">
        <w:t xml:space="preserve">values </w:t>
      </w:r>
      <w:r w:rsidRPr="006B6876">
        <w:t xml:space="preserve">of the three types of syntactic foams </w:t>
      </w:r>
      <w:r w:rsidR="00AE086E">
        <w:t xml:space="preserve">are in the range of </w:t>
      </w:r>
      <w:r w:rsidR="006B6876" w:rsidRPr="006B6876">
        <w:t>20</w:t>
      </w:r>
      <w:r w:rsidRPr="006B6876">
        <w:t>–63 MJ/m</w:t>
      </w:r>
      <w:r w:rsidRPr="006B6876">
        <w:rPr>
          <w:vertAlign w:val="superscript"/>
        </w:rPr>
        <w:t>3</w:t>
      </w:r>
      <w:r w:rsidRPr="006B6876">
        <w:t xml:space="preserve"> </w:t>
      </w:r>
      <w:r w:rsidR="00AE086E">
        <w:t>(</w:t>
      </w:r>
      <w:r w:rsidRPr="006B6876">
        <w:t>specimens 1-3)</w:t>
      </w:r>
      <w:r w:rsidR="00AE086E">
        <w:t xml:space="preserve"> </w:t>
      </w:r>
      <w:r w:rsidRPr="006B6876">
        <w:t>are considerably higher than those of Al foams</w:t>
      </w:r>
      <w:r w:rsidR="00AE086E">
        <w:t>,</w:t>
      </w:r>
      <w:r w:rsidRPr="006B6876">
        <w:t xml:space="preserve"> which are usually </w:t>
      </w:r>
      <w:r w:rsidR="00AE086E">
        <w:t>less</w:t>
      </w:r>
      <w:r w:rsidRPr="006B6876">
        <w:t xml:space="preserve"> than 13 MJ/m</w:t>
      </w:r>
      <w:r w:rsidRPr="006B6876">
        <w:rPr>
          <w:vertAlign w:val="superscript"/>
        </w:rPr>
        <w:t xml:space="preserve">3 </w:t>
      </w:r>
      <w:r w:rsidRPr="006B6876">
        <w:fldChar w:fldCharType="begin"/>
      </w:r>
      <w:r w:rsidR="003F04F8">
        <w:instrText xml:space="preserve"> ADDIN EN.CITE &lt;EndNote&gt;&lt;Cite&gt;&lt;Author&gt;Kiser&lt;/Author&gt;&lt;Year&gt;1999&lt;/Year&gt;&lt;RecNum&gt;242&lt;/RecNum&gt;&lt;DisplayText&gt;[25]&lt;/DisplayText&gt;&lt;record&gt;&lt;rec-number&gt;242&lt;/rec-number&gt;&lt;foreign-keys&gt;&lt;key app="EN" db-id="afx5vp9z6d5pfxexr2kpd0dbaaw0pdf59tvw" timestamp="1508266161"&gt;242&lt;/key&gt;&lt;key app="ENWeb" db-id=""&gt;0&lt;/key&gt;&lt;/foreign-keys&gt;&lt;ref-type name="Journal Article"&gt;17&lt;/ref-type&gt;&lt;contributors&gt;&lt;authors&gt;&lt;author&gt;Kiser, M.&lt;/author&gt;&lt;author&gt;He, M. Y.&lt;/author&gt;&lt;author&gt;Zok, F. W.&lt;/author&gt;&lt;/authors&gt;&lt;/contributors&gt;&lt;titles&gt;&lt;title&gt;The mechanical response of ceramic microballoon reinforced aluminum matrix composites under compressive loading&lt;/title&gt;&lt;secondary-title&gt;Acta Materialia&lt;/secondary-title&gt;&lt;/titles&gt;&lt;periodical&gt;&lt;full-title&gt;Acta Materialia&lt;/full-title&gt;&lt;/periodical&gt;&lt;pages&gt;2685-2694&lt;/pages&gt;&lt;volume&gt;47&lt;/volume&gt;&lt;number&gt;9&lt;/number&gt;&lt;keywords&gt;&lt;keyword&gt;Composites&lt;/keyword&gt;&lt;keyword&gt;Mechanical properties&lt;/keyword&gt;&lt;keyword&gt;Constitutive equations&lt;/keyword&gt;&lt;keyword&gt;Plastic&lt;/keyword&gt;&lt;keyword&gt;Fracture&lt;/keyword&gt;&lt;/keywords&gt;&lt;dates&gt;&lt;year&gt;1999&lt;/year&gt;&lt;pub-dates&gt;&lt;date&gt;1999/07/09/&lt;/date&gt;&lt;/pub-dates&gt;&lt;/dates&gt;&lt;isbn&gt;1359-6454&lt;/isbn&gt;&lt;urls&gt;&lt;related-urls&gt;&lt;url&gt;http://www.sciencedirect.com/science/article/pii/S1359645499001299&lt;/url&gt;&lt;/related-urls&gt;&lt;/urls&gt;&lt;electronic-resource-num&gt;https://doi.org/10.1016/S1359-6454(99)00129-9&lt;/electronic-resource-num&gt;&lt;/record&gt;&lt;/Cite&gt;&lt;/EndNote&gt;</w:instrText>
      </w:r>
      <w:r w:rsidRPr="006B6876">
        <w:fldChar w:fldCharType="separate"/>
      </w:r>
      <w:r w:rsidR="003F04F8">
        <w:rPr>
          <w:noProof/>
        </w:rPr>
        <w:t>[25]</w:t>
      </w:r>
      <w:r w:rsidRPr="006B6876">
        <w:fldChar w:fldCharType="end"/>
      </w:r>
      <w:r w:rsidRPr="006B6876">
        <w:t xml:space="preserve">. </w:t>
      </w:r>
    </w:p>
    <w:p w:rsidR="0098140B" w:rsidRDefault="00A236D5" w:rsidP="00740831">
      <w:pPr>
        <w:pStyle w:val="Heading2"/>
        <w:spacing w:line="240" w:lineRule="auto"/>
      </w:pPr>
      <w:bookmarkStart w:id="38" w:name="_Ref521933169"/>
      <w:bookmarkStart w:id="39" w:name="_Toc522726825"/>
      <w:r>
        <w:t>Intermittent cyclic compression</w:t>
      </w:r>
      <w:bookmarkEnd w:id="38"/>
      <w:bookmarkEnd w:id="39"/>
      <w:r>
        <w:t xml:space="preserve"> </w:t>
      </w:r>
    </w:p>
    <w:p w:rsidR="004F4964" w:rsidRDefault="004F4964" w:rsidP="00740831">
      <w:pPr>
        <w:spacing w:line="240" w:lineRule="auto"/>
        <w:jc w:val="both"/>
      </w:pPr>
      <w:r w:rsidRPr="006B6876">
        <w:t xml:space="preserve">The typical stress-strain curves of the syntactic foams with different CM particle sizes and different CM volume percentages under intermittent cyclic loading are shown in </w:t>
      </w:r>
      <w:r w:rsidR="00956C33">
        <w:fldChar w:fldCharType="begin"/>
      </w:r>
      <w:r w:rsidR="00956C33">
        <w:instrText xml:space="preserve"> REF _Ref533152883 \h </w:instrText>
      </w:r>
      <w:r w:rsidR="00740831">
        <w:instrText xml:space="preserve"> \* MERGEFORMAT </w:instrText>
      </w:r>
      <w:r w:rsidR="00956C33">
        <w:fldChar w:fldCharType="separate"/>
      </w:r>
      <w:r w:rsidR="006D6217">
        <w:t xml:space="preserve">Figure </w:t>
      </w:r>
      <w:r w:rsidR="006D6217">
        <w:rPr>
          <w:noProof/>
        </w:rPr>
        <w:t>6</w:t>
      </w:r>
      <w:r w:rsidR="00956C33">
        <w:fldChar w:fldCharType="end"/>
      </w:r>
      <w:r w:rsidRPr="006B6876">
        <w:t xml:space="preserve">. </w:t>
      </w:r>
      <w:r w:rsidR="00AE086E">
        <w:t>Excluding</w:t>
      </w:r>
      <w:r w:rsidR="00AE086E" w:rsidRPr="006B6876">
        <w:t xml:space="preserve"> the appreciable </w:t>
      </w:r>
      <w:r w:rsidR="005777C7">
        <w:t>hysteresis loops</w:t>
      </w:r>
      <w:r w:rsidR="00AE086E" w:rsidRPr="006B6876">
        <w:t xml:space="preserve"> </w:t>
      </w:r>
      <w:r w:rsidR="005777C7">
        <w:t xml:space="preserve">of </w:t>
      </w:r>
      <w:r w:rsidR="00AE086E" w:rsidRPr="006B6876">
        <w:t>the unloading-loading cycles at the given strains</w:t>
      </w:r>
      <w:r w:rsidR="005777C7">
        <w:t>,</w:t>
      </w:r>
      <w:r w:rsidR="00AE086E" w:rsidRPr="006B6876">
        <w:t xml:space="preserve"> </w:t>
      </w:r>
      <w:r w:rsidR="005777C7">
        <w:t>the envelop curves</w:t>
      </w:r>
      <w:r w:rsidRPr="006B6876">
        <w:t xml:space="preserve"> broadly coincide with the stress-strain curves of the corresponding syntactic fo</w:t>
      </w:r>
      <w:r w:rsidR="005777C7">
        <w:t>ams under monotonic compression</w:t>
      </w:r>
      <w:r w:rsidRPr="006B6876">
        <w:t xml:space="preserve">. </w:t>
      </w:r>
    </w:p>
    <w:p w:rsidR="005777C7" w:rsidRPr="0042737D" w:rsidRDefault="005777C7" w:rsidP="00740831">
      <w:pPr>
        <w:spacing w:line="240" w:lineRule="auto"/>
        <w:jc w:val="both"/>
      </w:pPr>
      <w:r w:rsidRPr="0042737D">
        <w:fldChar w:fldCharType="begin"/>
      </w:r>
      <w:r w:rsidRPr="0042737D">
        <w:instrText xml:space="preserve"> REF _Ref521921254 \h </w:instrText>
      </w:r>
      <w:r w:rsidR="00740831">
        <w:instrText xml:space="preserve"> \* MERGEFORMAT </w:instrText>
      </w:r>
      <w:r w:rsidRPr="0042737D">
        <w:fldChar w:fldCharType="separate"/>
      </w:r>
      <w:r w:rsidR="006D6217">
        <w:t xml:space="preserve">Figure </w:t>
      </w:r>
      <w:r w:rsidR="006D6217">
        <w:rPr>
          <w:noProof/>
        </w:rPr>
        <w:t>7</w:t>
      </w:r>
      <w:r w:rsidRPr="0042737D">
        <w:fldChar w:fldCharType="end"/>
      </w:r>
      <w:r w:rsidRPr="0042737D">
        <w:t xml:space="preserve"> compares the specific dissipated energy at different strains for the syntactic foams with different CM particle sizes </w:t>
      </w:r>
      <w:r w:rsidR="00DF67EB" w:rsidRPr="0042737D">
        <w:t>(</w:t>
      </w:r>
      <w:r w:rsidR="00DF67EB">
        <w:t>Figure 7</w:t>
      </w:r>
      <w:r w:rsidR="00DF67EB" w:rsidRPr="0042737D">
        <w:t xml:space="preserve">a) </w:t>
      </w:r>
      <w:r w:rsidRPr="0042737D">
        <w:t>and different CM volume percentages</w:t>
      </w:r>
      <w:r w:rsidR="00DF67EB">
        <w:t xml:space="preserve"> </w:t>
      </w:r>
      <w:r w:rsidR="00DF67EB" w:rsidRPr="0042737D">
        <w:t>(</w:t>
      </w:r>
      <w:r w:rsidR="00DF67EB">
        <w:t>Figure 7</w:t>
      </w:r>
      <w:r w:rsidR="00DF67EB" w:rsidRPr="0042737D">
        <w:t>b)</w:t>
      </w:r>
      <w:r w:rsidRPr="0042737D">
        <w:t xml:space="preserve">. The specific dissipated energy for each unloading-loading cycle is mainly dependent on the stress at which the cyclic loading </w:t>
      </w:r>
      <w:r w:rsidR="00DF67EB">
        <w:t>wa</w:t>
      </w:r>
      <w:r w:rsidRPr="0042737D">
        <w:t>s conducted, which increase</w:t>
      </w:r>
      <w:r w:rsidR="00DF67EB">
        <w:t>d</w:t>
      </w:r>
      <w:r w:rsidRPr="0042737D">
        <w:t xml:space="preserve"> with the strain in the elastic region and fluctuate</w:t>
      </w:r>
      <w:r w:rsidR="00DF67EB">
        <w:t>d</w:t>
      </w:r>
      <w:r w:rsidRPr="0042737D">
        <w:t xml:space="preserve"> in the plateau region, depending on whether the deformation </w:t>
      </w:r>
      <w:r w:rsidR="00DF67EB">
        <w:t>wa</w:t>
      </w:r>
      <w:r w:rsidRPr="0042737D">
        <w:t xml:space="preserve">s ductile or brittle. </w:t>
      </w:r>
    </w:p>
    <w:p w:rsidR="005777C7" w:rsidRPr="0042737D" w:rsidRDefault="005777C7" w:rsidP="00740831">
      <w:pPr>
        <w:spacing w:line="240" w:lineRule="auto"/>
        <w:jc w:val="both"/>
      </w:pPr>
      <w:r w:rsidRPr="0042737D">
        <w:fldChar w:fldCharType="begin"/>
      </w:r>
      <w:r w:rsidRPr="0042737D">
        <w:instrText xml:space="preserve"> REF _Ref521921254 \h </w:instrText>
      </w:r>
      <w:r w:rsidR="00740831">
        <w:instrText xml:space="preserve"> \* MERGEFORMAT </w:instrText>
      </w:r>
      <w:r w:rsidRPr="0042737D">
        <w:fldChar w:fldCharType="separate"/>
      </w:r>
      <w:r w:rsidR="006D6217">
        <w:t xml:space="preserve">Figure </w:t>
      </w:r>
      <w:r w:rsidR="006D6217">
        <w:rPr>
          <w:noProof/>
        </w:rPr>
        <w:t>7</w:t>
      </w:r>
      <w:r w:rsidRPr="0042737D">
        <w:fldChar w:fldCharType="end"/>
      </w:r>
      <w:r w:rsidRPr="0042737D">
        <w:t xml:space="preserve"> also compares the specific damping capacity at different strains</w:t>
      </w:r>
      <w:r w:rsidR="00DF67EB" w:rsidRPr="00DF67EB">
        <w:t xml:space="preserve"> </w:t>
      </w:r>
      <w:r w:rsidR="00DF67EB" w:rsidRPr="0042737D">
        <w:t>for the syntactic foams with different CM particle sizes (</w:t>
      </w:r>
      <w:r w:rsidR="00DF67EB">
        <w:t>Figure 7c</w:t>
      </w:r>
      <w:r w:rsidR="00DF67EB" w:rsidRPr="0042737D">
        <w:t>) and different CM volume percentages</w:t>
      </w:r>
      <w:r w:rsidR="00DF67EB">
        <w:t xml:space="preserve"> </w:t>
      </w:r>
      <w:r w:rsidR="00DF67EB" w:rsidRPr="0042737D">
        <w:t>(</w:t>
      </w:r>
      <w:r w:rsidR="00DF67EB">
        <w:t>Figure 7d</w:t>
      </w:r>
      <w:r w:rsidR="00DF67EB" w:rsidRPr="0042737D">
        <w:t>)</w:t>
      </w:r>
      <w:r w:rsidRPr="0042737D">
        <w:t xml:space="preserve">. In the first unloading-loading cycle, i.e. at the strain of 0.01, the specific damping capacity </w:t>
      </w:r>
      <w:r w:rsidR="00EB0780">
        <w:t>wa</w:t>
      </w:r>
      <w:r w:rsidRPr="0042737D">
        <w:t xml:space="preserve">s small. A reasonable explanation for the low ratio of the </w:t>
      </w:r>
      <w:r w:rsidR="00EB0780" w:rsidRPr="0042737D">
        <w:t xml:space="preserve">dissipated </w:t>
      </w:r>
      <w:r w:rsidRPr="0042737D">
        <w:t xml:space="preserve">energy to the </w:t>
      </w:r>
      <w:r w:rsidR="00EB0780" w:rsidRPr="0042737D">
        <w:t xml:space="preserve">stored </w:t>
      </w:r>
      <w:r w:rsidRPr="0042737D">
        <w:t xml:space="preserve">elastic energy is that the low amplitude of stress in this cycle </w:t>
      </w:r>
      <w:r w:rsidR="00EB0780">
        <w:t>was high</w:t>
      </w:r>
      <w:r w:rsidRPr="0042737D">
        <w:t xml:space="preserve"> enough to close the voids in the matrix of the syntactic foam, usually present at the Al-CM interface</w:t>
      </w:r>
      <w:r w:rsidR="00EB0780">
        <w:t>s</w:t>
      </w:r>
      <w:r w:rsidRPr="0042737D">
        <w:t xml:space="preserve">, but insufficient to cause </w:t>
      </w:r>
      <w:r w:rsidR="00EB0780">
        <w:t>significant damages</w:t>
      </w:r>
      <w:r w:rsidRPr="0042737D">
        <w:t xml:space="preserve"> to the CM particles, which is </w:t>
      </w:r>
      <w:r w:rsidR="00EB0780">
        <w:t>considered</w:t>
      </w:r>
      <w:r w:rsidRPr="0042737D">
        <w:t xml:space="preserve"> to be the key contributor to energy dissipation</w:t>
      </w:r>
      <w:r w:rsidR="00EB0780">
        <w:t xml:space="preserve"> as will be discussed in section 4.2</w:t>
      </w:r>
      <w:r w:rsidRPr="0042737D">
        <w:t>. In the subsequent unloading-loading cycles, i.e. at the strains b</w:t>
      </w:r>
      <w:r w:rsidR="00EB0780">
        <w:t>etween 0.02 and 0.0</w:t>
      </w:r>
      <w:r w:rsidR="000C3964">
        <w:t>8</w:t>
      </w:r>
      <w:r w:rsidR="00EB0780">
        <w:t>, however,</w:t>
      </w:r>
      <w:r w:rsidRPr="0042737D">
        <w:t xml:space="preserve"> the specific damping capacity </w:t>
      </w:r>
      <w:r w:rsidR="00EB0780">
        <w:t>remained</w:t>
      </w:r>
      <w:r w:rsidRPr="0042737D">
        <w:t xml:space="preserve"> nearly constant for any </w:t>
      </w:r>
      <w:r w:rsidR="00EB0780">
        <w:t xml:space="preserve">particular </w:t>
      </w:r>
      <w:r w:rsidRPr="0042737D">
        <w:t xml:space="preserve">syntactic foam. </w:t>
      </w:r>
      <w:r w:rsidR="00EB0780" w:rsidRPr="0042737D">
        <w:t xml:space="preserve">In other words, </w:t>
      </w:r>
      <w:r w:rsidRPr="0042737D">
        <w:t xml:space="preserve">the energy dissipated in an unloading-loading cycle </w:t>
      </w:r>
      <w:r w:rsidR="00EB0780">
        <w:t>wa</w:t>
      </w:r>
      <w:r w:rsidRPr="0042737D">
        <w:t>s proportional to the elastic or potential energy stored in this cycle</w:t>
      </w:r>
      <w:r w:rsidR="00EB0780">
        <w:t>, i.e.,</w:t>
      </w:r>
      <w:r w:rsidRPr="0042737D">
        <w:t xml:space="preserve"> a fixed proportion of the total energy absorbed by the material </w:t>
      </w:r>
      <w:r w:rsidR="00EB0780">
        <w:t>wa</w:t>
      </w:r>
      <w:r w:rsidRPr="0042737D">
        <w:t xml:space="preserve">s dissipated, regardless of the stress and strain at which the loading cycle </w:t>
      </w:r>
      <w:r w:rsidR="00EB0780">
        <w:t>wa</w:t>
      </w:r>
      <w:r w:rsidRPr="0042737D">
        <w:t>s conducted.</w:t>
      </w:r>
    </w:p>
    <w:p w:rsidR="005777C7" w:rsidRPr="006B6876" w:rsidRDefault="005777C7" w:rsidP="00740831">
      <w:pPr>
        <w:spacing w:line="240" w:lineRule="auto"/>
        <w:jc w:val="both"/>
      </w:pPr>
    </w:p>
    <w:p w:rsidR="003657E3" w:rsidRDefault="004F4964" w:rsidP="00740831">
      <w:pPr>
        <w:keepNext/>
        <w:spacing w:line="240" w:lineRule="auto"/>
        <w:jc w:val="both"/>
      </w:pPr>
      <w:r>
        <w:rPr>
          <w:noProof/>
        </w:rPr>
        <w:lastRenderedPageBreak/>
        <mc:AlternateContent>
          <mc:Choice Requires="wpc">
            <w:drawing>
              <wp:inline distT="0" distB="0" distL="0" distR="0" wp14:anchorId="21A502D0" wp14:editId="5269A45A">
                <wp:extent cx="5731510" cy="7447171"/>
                <wp:effectExtent l="0" t="0" r="21590" b="1905"/>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2453948"/>
                          </a:xfrm>
                          <a:prstGeom prst="rect">
                            <a:avLst/>
                          </a:prstGeom>
                        </pic:spPr>
                      </pic:pic>
                      <pic:pic xmlns:pic="http://schemas.openxmlformats.org/drawingml/2006/picture">
                        <pic:nvPicPr>
                          <pic:cNvPr id="13" name="Picture 1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513300"/>
                            <a:ext cx="2880000" cy="2451593"/>
                          </a:xfrm>
                          <a:prstGeom prst="rect">
                            <a:avLst/>
                          </a:prstGeom>
                        </pic:spPr>
                      </pic:pic>
                      <pic:pic xmlns:pic="http://schemas.openxmlformats.org/drawingml/2006/picture">
                        <pic:nvPicPr>
                          <pic:cNvPr id="18" name="Picture 18"/>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4950415"/>
                            <a:ext cx="2880000" cy="2497500"/>
                          </a:xfrm>
                          <a:prstGeom prst="rect">
                            <a:avLst/>
                          </a:prstGeom>
                        </pic:spPr>
                      </pic:pic>
                      <pic:pic xmlns:pic="http://schemas.openxmlformats.org/drawingml/2006/picture">
                        <pic:nvPicPr>
                          <pic:cNvPr id="19" name="Picture 1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851510" y="0"/>
                            <a:ext cx="2880000" cy="2456307"/>
                          </a:xfrm>
                          <a:prstGeom prst="rect">
                            <a:avLst/>
                          </a:prstGeom>
                        </pic:spPr>
                      </pic:pic>
                      <pic:pic xmlns:pic="http://schemas.openxmlformats.org/drawingml/2006/picture">
                        <pic:nvPicPr>
                          <pic:cNvPr id="20" name="Picture 2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851510" y="2508990"/>
                            <a:ext cx="2880000" cy="2455899"/>
                          </a:xfrm>
                          <a:prstGeom prst="rect">
                            <a:avLst/>
                          </a:prstGeom>
                        </pic:spPr>
                      </pic:pic>
                      <pic:pic xmlns:pic="http://schemas.openxmlformats.org/drawingml/2006/picture">
                        <pic:nvPicPr>
                          <pic:cNvPr id="21" name="Picture 2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879450" y="4964890"/>
                            <a:ext cx="2880000" cy="2453538"/>
                          </a:xfrm>
                          <a:prstGeom prst="rect">
                            <a:avLst/>
                          </a:prstGeom>
                        </pic:spPr>
                      </pic:pic>
                    </wpc:wpc>
                  </a:graphicData>
                </a:graphic>
              </wp:inline>
            </w:drawing>
          </mc:Choice>
          <mc:Fallback xmlns:cx="http://schemas.microsoft.com/office/drawing/2014/chartex" xmlns:cx1="http://schemas.microsoft.com/office/drawing/2015/9/8/chartex" xmlns:w16se="http://schemas.microsoft.com/office/word/2015/wordml/symex">
            <w:pict>
              <v:group w14:anchorId="002BC643" id="Canvas 9" o:spid="_x0000_s1026" editas="canvas" style="width:451.3pt;height:586.4pt;mso-position-horizontal-relative:char;mso-position-vertical-relative:line" coordsize="57315,7446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">
                <v:shape id="_x0000_s1027" type="#_x0000_t75" style="position:absolute;width:57315;height:74466;visibility:visible;mso-wrap-style:square">
                  <v:fill o:detectmouseclick="t"/>
                  <v:path o:connecttype="none"/>
                </v:shape>
                <v:shape id="Picture 12" o:spid="_x0000_s1028" type="#_x0000_t75" style="position:absolute;width:28800;height:24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">
                  <v:imagedata r:id="rId34" o:title=""/>
                  <v:path arrowok="t"/>
                </v:shape>
                <v:shape id="Picture 13" o:spid="_x0000_s1029" type="#_x0000_t75" style="position:absolute;top:25133;width:28800;height:24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">
                  <v:imagedata r:id="rId35" o:title=""/>
                  <v:path arrowok="t"/>
                </v:shape>
                <v:shape id="Picture 18" o:spid="_x0000_s1030" type="#_x0000_t75" style="position:absolute;top:49504;width:28800;height:24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">
                  <v:imagedata r:id="rId36" o:title=""/>
                  <v:path arrowok="t"/>
                </v:shape>
                <v:shape id="Picture 19" o:spid="_x0000_s1031" type="#_x0000_t75" style="position:absolute;left:28515;width:28800;height:24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">
                  <v:imagedata r:id="rId37" o:title=""/>
                  <v:path arrowok="t"/>
                </v:shape>
                <v:shape id="Picture 20" o:spid="_x0000_s1032" type="#_x0000_t75" style="position:absolute;left:28515;top:25089;width:28800;height:24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">
                  <v:imagedata r:id="rId38" o:title=""/>
                  <v:path arrowok="t"/>
                </v:shape>
                <v:shape id="Picture 21" o:spid="_x0000_s1033" type="#_x0000_t75" style="position:absolute;left:28794;top:49648;width:28800;height:24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">
                  <v:imagedata r:id="rId39" o:title=""/>
                  <v:path arrowok="t"/>
                </v:shape>
                <w10:anchorlock/>
              </v:group>
            </w:pict>
          </mc:Fallback>
        </mc:AlternateContent>
      </w:r>
    </w:p>
    <w:p w:rsidR="004F4964" w:rsidRDefault="003657E3" w:rsidP="00740831">
      <w:pPr>
        <w:pStyle w:val="Caption"/>
        <w:jc w:val="center"/>
        <w:rPr>
          <w:rFonts w:ascii="NimbusRomNo9L-Regu" w:hAnsi="NimbusRomNo9L-Regu" w:cs="NimbusRomNo9L-Regu"/>
        </w:rPr>
      </w:pPr>
      <w:bookmarkStart w:id="40" w:name="_Ref533152883"/>
      <w:r>
        <w:t xml:space="preserve">Figure </w:t>
      </w:r>
      <w:r w:rsidR="002C25E6">
        <w:rPr>
          <w:noProof/>
        </w:rPr>
        <w:fldChar w:fldCharType="begin"/>
      </w:r>
      <w:r w:rsidR="002C25E6">
        <w:rPr>
          <w:noProof/>
        </w:rPr>
        <w:instrText xml:space="preserve"> SEQ Figure \* ARABIC </w:instrText>
      </w:r>
      <w:r w:rsidR="002C25E6">
        <w:rPr>
          <w:noProof/>
        </w:rPr>
        <w:fldChar w:fldCharType="separate"/>
      </w:r>
      <w:r w:rsidR="006D6217">
        <w:rPr>
          <w:noProof/>
        </w:rPr>
        <w:t>6</w:t>
      </w:r>
      <w:r w:rsidR="002C25E6">
        <w:rPr>
          <w:noProof/>
        </w:rPr>
        <w:fldChar w:fldCharType="end"/>
      </w:r>
      <w:bookmarkEnd w:id="40"/>
      <w:r w:rsidRPr="003657E3">
        <w:rPr>
          <w:rFonts w:ascii="NimbusRomNo9L-Regu" w:hAnsi="NimbusRomNo9L-Regu" w:cs="NimbusRomNo9L-Regu"/>
        </w:rPr>
        <w:t xml:space="preserve"> </w:t>
      </w:r>
      <w:r>
        <w:rPr>
          <w:rFonts w:ascii="NimbusRomNo9L-Regu" w:hAnsi="NimbusRomNo9L-Regu" w:cs="NimbusRomNo9L-Regu"/>
        </w:rPr>
        <w:t>Typical stress-strain curve</w:t>
      </w:r>
      <w:r w:rsidR="005777C7">
        <w:rPr>
          <w:rFonts w:ascii="NimbusRomNo9L-Regu" w:hAnsi="NimbusRomNo9L-Regu" w:cs="NimbusRomNo9L-Regu"/>
        </w:rPr>
        <w:t>s</w:t>
      </w:r>
      <w:r>
        <w:rPr>
          <w:rFonts w:ascii="NimbusRomNo9L-Regu" w:hAnsi="NimbusRomNo9L-Regu" w:cs="NimbusRomNo9L-Regu"/>
        </w:rPr>
        <w:t xml:space="preserve"> of </w:t>
      </w:r>
      <w:r w:rsidR="005777C7">
        <w:rPr>
          <w:rFonts w:ascii="NimbusRomNo9L-Regu" w:hAnsi="NimbusRomNo9L-Regu" w:cs="NimbusRomNo9L-Regu"/>
        </w:rPr>
        <w:t xml:space="preserve">the Al matrix syntactic foams with different CM particle sizes and volume fractions: </w:t>
      </w:r>
      <w:r>
        <w:rPr>
          <w:rFonts w:ascii="NimbusRomNo9L-Regu" w:hAnsi="NimbusRomNo9L-Regu" w:cs="NimbusRomNo9L-Regu"/>
        </w:rPr>
        <w:t>(a) 75-150</w:t>
      </w:r>
      <w:r w:rsidR="005777C7">
        <w:rPr>
          <w:rFonts w:ascii="NimbusRomNo9L-Regu" w:hAnsi="NimbusRomNo9L-Regu" w:cs="NimbusRomNo9L-Regu"/>
        </w:rPr>
        <w:t xml:space="preserve"> </w:t>
      </w:r>
      <w:r>
        <w:rPr>
          <w:rFonts w:ascii="StandardSymL-Slant_167" w:hAnsi="StandardSymL-Slant_167" w:cs="StandardSymL-Slant_167"/>
        </w:rPr>
        <w:t>μ</w:t>
      </w:r>
      <w:r>
        <w:rPr>
          <w:rFonts w:ascii="NimbusRomNo9L-ReguItal" w:hAnsi="NimbusRomNo9L-ReguItal" w:cs="NimbusRomNo9L-ReguItal"/>
        </w:rPr>
        <w:t>m</w:t>
      </w:r>
      <w:r w:rsidR="005777C7">
        <w:rPr>
          <w:rFonts w:ascii="NimbusRomNo9L-ReguItal" w:hAnsi="NimbusRomNo9L-ReguItal" w:cs="NimbusRomNo9L-ReguItal"/>
        </w:rPr>
        <w:t>,</w:t>
      </w:r>
      <w:r>
        <w:rPr>
          <w:rFonts w:ascii="NimbusRomNo9L-ReguItal" w:hAnsi="NimbusRomNo9L-ReguItal" w:cs="NimbusRomNo9L-ReguItal"/>
        </w:rPr>
        <w:t xml:space="preserve"> </w:t>
      </w:r>
      <w:r w:rsidR="005777C7">
        <w:rPr>
          <w:rFonts w:ascii="NimbusRomNo9L-Regu" w:hAnsi="NimbusRomNo9L-Regu" w:cs="NimbusRomNo9L-Regu"/>
        </w:rPr>
        <w:t xml:space="preserve">60%; </w:t>
      </w:r>
      <w:r>
        <w:rPr>
          <w:rFonts w:ascii="NimbusRomNo9L-Regu" w:hAnsi="NimbusRomNo9L-Regu" w:cs="NimbusRomNo9L-Regu"/>
        </w:rPr>
        <w:t>(b) 125-250</w:t>
      </w:r>
      <w:r w:rsidR="005777C7">
        <w:rPr>
          <w:rFonts w:ascii="NimbusRomNo9L-Regu" w:hAnsi="NimbusRomNo9L-Regu" w:cs="NimbusRomNo9L-Regu"/>
        </w:rPr>
        <w:t xml:space="preserve"> </w:t>
      </w:r>
      <w:r>
        <w:rPr>
          <w:rFonts w:ascii="StandardSymL-Slant_167" w:hAnsi="StandardSymL-Slant_167" w:cs="StandardSymL-Slant_167"/>
        </w:rPr>
        <w:t>μ</w:t>
      </w:r>
      <w:r w:rsidR="005777C7">
        <w:rPr>
          <w:rFonts w:ascii="NimbusRomNo9L-ReguItal" w:hAnsi="NimbusRomNo9L-ReguItal" w:cs="NimbusRomNo9L-ReguItal"/>
        </w:rPr>
        <w:t xml:space="preserve">m, </w:t>
      </w:r>
      <w:r w:rsidR="005777C7">
        <w:rPr>
          <w:rFonts w:ascii="NimbusRomNo9L-Regu" w:hAnsi="NimbusRomNo9L-Regu" w:cs="NimbusRomNo9L-Regu"/>
        </w:rPr>
        <w:t xml:space="preserve">60%; </w:t>
      </w:r>
      <w:r>
        <w:rPr>
          <w:rFonts w:ascii="NimbusRomNo9L-Regu" w:hAnsi="NimbusRomNo9L-Regu" w:cs="NimbusRomNo9L-Regu"/>
        </w:rPr>
        <w:t>(c) 250-500</w:t>
      </w:r>
      <w:r w:rsidR="005777C7">
        <w:rPr>
          <w:rFonts w:ascii="NimbusRomNo9L-Regu" w:hAnsi="NimbusRomNo9L-Regu" w:cs="NimbusRomNo9L-Regu"/>
        </w:rPr>
        <w:t xml:space="preserve"> </w:t>
      </w:r>
      <w:r>
        <w:rPr>
          <w:rFonts w:ascii="StandardSymL-Slant_167" w:hAnsi="StandardSymL-Slant_167" w:cs="StandardSymL-Slant_167"/>
        </w:rPr>
        <w:t>μ</w:t>
      </w:r>
      <w:r>
        <w:rPr>
          <w:rFonts w:ascii="NimbusRomNo9L-ReguItal" w:hAnsi="NimbusRomNo9L-ReguItal" w:cs="NimbusRomNo9L-ReguItal"/>
        </w:rPr>
        <w:t>m</w:t>
      </w:r>
      <w:r w:rsidR="005777C7">
        <w:rPr>
          <w:rFonts w:ascii="NimbusRomNo9L-ReguItal" w:hAnsi="NimbusRomNo9L-ReguItal" w:cs="NimbusRomNo9L-ReguItal"/>
        </w:rPr>
        <w:t>,</w:t>
      </w:r>
      <w:r>
        <w:rPr>
          <w:rFonts w:ascii="NimbusRomNo9L-ReguItal" w:hAnsi="NimbusRomNo9L-ReguItal" w:cs="NimbusRomNo9L-ReguItal"/>
        </w:rPr>
        <w:t xml:space="preserve"> </w:t>
      </w:r>
      <w:r w:rsidR="005777C7">
        <w:rPr>
          <w:rFonts w:ascii="NimbusRomNo9L-Regu" w:hAnsi="NimbusRomNo9L-Regu" w:cs="NimbusRomNo9L-Regu"/>
        </w:rPr>
        <w:t xml:space="preserve">60%; </w:t>
      </w:r>
      <w:r>
        <w:rPr>
          <w:rFonts w:ascii="NimbusRomNo9L-Regu" w:hAnsi="NimbusRomNo9L-Regu" w:cs="NimbusRomNo9L-Regu"/>
        </w:rPr>
        <w:t>(d) 125-250</w:t>
      </w:r>
      <w:r w:rsidR="005777C7">
        <w:rPr>
          <w:rFonts w:ascii="NimbusRomNo9L-Regu" w:hAnsi="NimbusRomNo9L-Regu" w:cs="NimbusRomNo9L-Regu"/>
        </w:rPr>
        <w:t xml:space="preserve"> </w:t>
      </w:r>
      <w:r>
        <w:rPr>
          <w:rFonts w:ascii="StandardSymL-Slant_167" w:hAnsi="StandardSymL-Slant_167" w:cs="StandardSymL-Slant_167"/>
        </w:rPr>
        <w:t>μ</w:t>
      </w:r>
      <w:r>
        <w:rPr>
          <w:rFonts w:ascii="NimbusRomNo9L-ReguItal" w:hAnsi="NimbusRomNo9L-ReguItal" w:cs="NimbusRomNo9L-ReguItal"/>
        </w:rPr>
        <w:t>m</w:t>
      </w:r>
      <w:r w:rsidR="005777C7">
        <w:rPr>
          <w:rFonts w:ascii="NimbusRomNo9L-ReguItal" w:hAnsi="NimbusRomNo9L-ReguItal" w:cs="NimbusRomNo9L-ReguItal"/>
        </w:rPr>
        <w:t>,</w:t>
      </w:r>
      <w:r>
        <w:rPr>
          <w:rFonts w:ascii="NimbusRomNo9L-ReguItal" w:hAnsi="NimbusRomNo9L-ReguItal" w:cs="NimbusRomNo9L-ReguItal"/>
        </w:rPr>
        <w:t xml:space="preserve"> </w:t>
      </w:r>
      <w:r w:rsidR="005777C7">
        <w:rPr>
          <w:rFonts w:ascii="NimbusRomNo9L-Regu" w:hAnsi="NimbusRomNo9L-Regu" w:cs="NimbusRomNo9L-Regu"/>
        </w:rPr>
        <w:t xml:space="preserve">20%; </w:t>
      </w:r>
      <w:r>
        <w:rPr>
          <w:rFonts w:ascii="NimbusRomNo9L-Regu" w:hAnsi="NimbusRomNo9L-Regu" w:cs="NimbusRomNo9L-Regu"/>
        </w:rPr>
        <w:t>(e) 125-250</w:t>
      </w:r>
      <w:r w:rsidR="005777C7">
        <w:rPr>
          <w:rFonts w:ascii="NimbusRomNo9L-Regu" w:hAnsi="NimbusRomNo9L-Regu" w:cs="NimbusRomNo9L-Regu"/>
        </w:rPr>
        <w:t xml:space="preserve"> </w:t>
      </w:r>
      <w:r>
        <w:rPr>
          <w:rFonts w:ascii="StandardSymL-Slant_167" w:hAnsi="StandardSymL-Slant_167" w:cs="StandardSymL-Slant_167"/>
        </w:rPr>
        <w:t>μ</w:t>
      </w:r>
      <w:r>
        <w:rPr>
          <w:rFonts w:ascii="NimbusRomNo9L-ReguItal" w:hAnsi="NimbusRomNo9L-ReguItal" w:cs="NimbusRomNo9L-ReguItal"/>
        </w:rPr>
        <w:t>m</w:t>
      </w:r>
      <w:r w:rsidR="005777C7">
        <w:rPr>
          <w:rFonts w:ascii="NimbusRomNo9L-ReguItal" w:hAnsi="NimbusRomNo9L-ReguItal" w:cs="NimbusRomNo9L-ReguItal"/>
        </w:rPr>
        <w:t>,</w:t>
      </w:r>
      <w:r>
        <w:rPr>
          <w:rFonts w:ascii="NimbusRomNo9L-ReguItal" w:hAnsi="NimbusRomNo9L-ReguItal" w:cs="NimbusRomNo9L-ReguItal"/>
        </w:rPr>
        <w:t xml:space="preserve"> </w:t>
      </w:r>
      <w:r w:rsidR="005777C7">
        <w:rPr>
          <w:rFonts w:ascii="NimbusRomNo9L-Regu" w:hAnsi="NimbusRomNo9L-Regu" w:cs="NimbusRomNo9L-Regu"/>
        </w:rPr>
        <w:t xml:space="preserve">35%; and </w:t>
      </w:r>
      <w:r>
        <w:rPr>
          <w:rFonts w:ascii="NimbusRomNo9L-Regu" w:hAnsi="NimbusRomNo9L-Regu" w:cs="NimbusRomNo9L-Regu"/>
        </w:rPr>
        <w:t>(f) 125-250</w:t>
      </w:r>
      <w:r w:rsidR="005777C7">
        <w:rPr>
          <w:rFonts w:ascii="NimbusRomNo9L-Regu" w:hAnsi="NimbusRomNo9L-Regu" w:cs="NimbusRomNo9L-Regu"/>
        </w:rPr>
        <w:t xml:space="preserve"> </w:t>
      </w:r>
      <w:r>
        <w:rPr>
          <w:rFonts w:ascii="StandardSymL-Slant_167" w:hAnsi="StandardSymL-Slant_167" w:cs="StandardSymL-Slant_167"/>
        </w:rPr>
        <w:t>μ</w:t>
      </w:r>
      <w:r w:rsidR="005777C7">
        <w:rPr>
          <w:rFonts w:ascii="NimbusRomNo9L-ReguItal" w:hAnsi="NimbusRomNo9L-ReguItal" w:cs="NimbusRomNo9L-ReguItal"/>
        </w:rPr>
        <w:t xml:space="preserve">m, </w:t>
      </w:r>
      <w:r w:rsidR="005777C7">
        <w:rPr>
          <w:rFonts w:ascii="NimbusRomNo9L-Regu" w:hAnsi="NimbusRomNo9L-Regu" w:cs="NimbusRomNo9L-Regu"/>
        </w:rPr>
        <w:t xml:space="preserve">50%; </w:t>
      </w:r>
      <w:r>
        <w:rPr>
          <w:rFonts w:ascii="NimbusRomNo9L-Regu" w:hAnsi="NimbusRomNo9L-Regu" w:cs="NimbusRomNo9L-Regu"/>
        </w:rPr>
        <w:t>under cyclic compression.</w:t>
      </w:r>
    </w:p>
    <w:p w:rsidR="003657E3" w:rsidRDefault="003657E3" w:rsidP="00740831">
      <w:pPr>
        <w:keepNext/>
        <w:spacing w:line="240" w:lineRule="auto"/>
        <w:jc w:val="center"/>
      </w:pPr>
      <w:r>
        <w:rPr>
          <w:noProof/>
        </w:rPr>
        <w:lastRenderedPageBreak/>
        <mc:AlternateContent>
          <mc:Choice Requires="wpc">
            <w:drawing>
              <wp:inline distT="0" distB="0" distL="0" distR="0" wp14:anchorId="535BABB6" wp14:editId="7ED74E47">
                <wp:extent cx="5759450" cy="4856211"/>
                <wp:effectExtent l="0" t="0" r="0" b="1905"/>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4" name="Picture 24"/>
                          <pic:cNvPicPr>
                            <a:picLocks noChangeAspect="1"/>
                          </pic:cNvPicPr>
                        </pic:nvPicPr>
                        <pic:blipFill>
                          <a:blip r:embed="rId40"/>
                          <a:stretch>
                            <a:fillRect/>
                          </a:stretch>
                        </pic:blipFill>
                        <pic:spPr>
                          <a:xfrm>
                            <a:off x="0" y="16598"/>
                            <a:ext cx="2880000" cy="2450769"/>
                          </a:xfrm>
                          <a:prstGeom prst="rect">
                            <a:avLst/>
                          </a:prstGeom>
                        </pic:spPr>
                      </pic:pic>
                      <pic:pic xmlns:pic="http://schemas.openxmlformats.org/drawingml/2006/picture">
                        <pic:nvPicPr>
                          <pic:cNvPr id="26" name="Picture 26"/>
                          <pic:cNvPicPr>
                            <a:picLocks noChangeAspect="1"/>
                          </pic:cNvPicPr>
                        </pic:nvPicPr>
                        <pic:blipFill>
                          <a:blip r:embed="rId41"/>
                          <a:stretch>
                            <a:fillRect/>
                          </a:stretch>
                        </pic:blipFill>
                        <pic:spPr>
                          <a:xfrm>
                            <a:off x="2879450" y="16597"/>
                            <a:ext cx="2880000" cy="2450769"/>
                          </a:xfrm>
                          <a:prstGeom prst="rect">
                            <a:avLst/>
                          </a:prstGeom>
                        </pic:spPr>
                      </pic:pic>
                      <pic:pic xmlns:pic="http://schemas.openxmlformats.org/drawingml/2006/picture">
                        <pic:nvPicPr>
                          <pic:cNvPr id="27" name="Picture 27"/>
                          <pic:cNvPicPr>
                            <a:picLocks noChangeAspect="1"/>
                          </pic:cNvPicPr>
                        </pic:nvPicPr>
                        <pic:blipFill>
                          <a:blip r:embed="rId42"/>
                          <a:stretch>
                            <a:fillRect/>
                          </a:stretch>
                        </pic:blipFill>
                        <pic:spPr>
                          <a:xfrm>
                            <a:off x="0" y="2399764"/>
                            <a:ext cx="2880000" cy="2455900"/>
                          </a:xfrm>
                          <a:prstGeom prst="rect">
                            <a:avLst/>
                          </a:prstGeom>
                        </pic:spPr>
                      </pic:pic>
                      <pic:pic xmlns:pic="http://schemas.openxmlformats.org/drawingml/2006/picture">
                        <pic:nvPicPr>
                          <pic:cNvPr id="40" name="Picture 40"/>
                          <pic:cNvPicPr>
                            <a:picLocks noChangeAspect="1"/>
                          </pic:cNvPicPr>
                        </pic:nvPicPr>
                        <pic:blipFill>
                          <a:blip r:embed="rId43"/>
                          <a:stretch>
                            <a:fillRect/>
                          </a:stretch>
                        </pic:blipFill>
                        <pic:spPr>
                          <a:xfrm>
                            <a:off x="2879450" y="2401945"/>
                            <a:ext cx="2880000" cy="2453538"/>
                          </a:xfrm>
                          <a:prstGeom prst="rect">
                            <a:avLst/>
                          </a:prstGeom>
                        </pic:spPr>
                      </pic:pic>
                    </wpc:wpc>
                  </a:graphicData>
                </a:graphic>
              </wp:inline>
            </w:drawing>
          </mc:Choice>
          <mc:Fallback xmlns:cx="http://schemas.microsoft.com/office/drawing/2014/chartex" xmlns:cx1="http://schemas.microsoft.com/office/drawing/2015/9/8/chartex" xmlns:w16se="http://schemas.microsoft.com/office/word/2015/wordml/symex">
            <w:pict>
              <v:group w14:anchorId="314E9381" id="Canvas 4" o:spid="_x0000_s1026" editas="canvas" style="width:453.5pt;height:382.4pt;mso-position-horizontal-relative:char;mso-position-vertical-relative:line" coordsize="57594,48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">
                <v:shape id="_x0000_s1027" type="#_x0000_t75" style="position:absolute;width:57594;height:48558;visibility:visible;mso-wrap-style:square">
                  <v:fill o:detectmouseclick="t"/>
                  <v:path o:connecttype="none"/>
                </v:shape>
                <v:shape id="Picture 24" o:spid="_x0000_s1028" type="#_x0000_t75" style="position:absolute;top:165;width:28800;height:2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">
                  <v:imagedata r:id="rId44" o:title=""/>
                  <v:path arrowok="t"/>
                </v:shape>
                <v:shape id="Picture 26" o:spid="_x0000_s1029" type="#_x0000_t75" style="position:absolute;left:28794;top:165;width:28800;height:2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">
                  <v:imagedata r:id="rId45" o:title=""/>
                  <v:path arrowok="t"/>
                </v:shape>
                <v:shape id="Picture 27" o:spid="_x0000_s1030" type="#_x0000_t75" style="position:absolute;top:23997;width:28800;height:24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">
                  <v:imagedata r:id="rId46" o:title=""/>
                  <v:path arrowok="t"/>
                </v:shape>
                <v:shape id="Picture 40" o:spid="_x0000_s1031" type="#_x0000_t75" style="position:absolute;left:28794;top:24019;width:28800;height:24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">
                  <v:imagedata r:id="rId47" o:title=""/>
                  <v:path arrowok="t"/>
                </v:shape>
                <w10:anchorlock/>
              </v:group>
            </w:pict>
          </mc:Fallback>
        </mc:AlternateContent>
      </w:r>
    </w:p>
    <w:p w:rsidR="00EB0780" w:rsidRDefault="003657E3" w:rsidP="00740831">
      <w:pPr>
        <w:pStyle w:val="Caption"/>
        <w:jc w:val="center"/>
      </w:pPr>
      <w:bookmarkStart w:id="41" w:name="_Ref521921254"/>
      <w:r>
        <w:t xml:space="preserve">Figure </w:t>
      </w:r>
      <w:r>
        <w:rPr>
          <w:noProof/>
        </w:rPr>
        <w:fldChar w:fldCharType="begin"/>
      </w:r>
      <w:r>
        <w:rPr>
          <w:noProof/>
        </w:rPr>
        <w:instrText xml:space="preserve"> SEQ Figure \* ARABIC </w:instrText>
      </w:r>
      <w:r>
        <w:rPr>
          <w:noProof/>
        </w:rPr>
        <w:fldChar w:fldCharType="separate"/>
      </w:r>
      <w:r w:rsidR="006D6217">
        <w:rPr>
          <w:noProof/>
        </w:rPr>
        <w:t>7</w:t>
      </w:r>
      <w:r>
        <w:rPr>
          <w:noProof/>
        </w:rPr>
        <w:fldChar w:fldCharType="end"/>
      </w:r>
      <w:bookmarkEnd w:id="41"/>
      <w:r>
        <w:t xml:space="preserve"> </w:t>
      </w:r>
      <w:r w:rsidR="00DF67EB">
        <w:t>H</w:t>
      </w:r>
      <w:r>
        <w:t xml:space="preserve">ysteretic dissipated energy </w:t>
      </w:r>
      <w:r w:rsidR="00DF67EB">
        <w:t xml:space="preserve">(a, b) </w:t>
      </w:r>
      <w:r>
        <w:t xml:space="preserve">and specific damping capacity </w:t>
      </w:r>
      <w:r w:rsidR="00DF67EB">
        <w:t xml:space="preserve">(c, d) </w:t>
      </w:r>
      <w:r>
        <w:t xml:space="preserve">of each </w:t>
      </w:r>
      <w:r w:rsidR="00DF67EB">
        <w:t>unloading-</w:t>
      </w:r>
      <w:r>
        <w:t xml:space="preserve">loading cycle </w:t>
      </w:r>
      <w:r w:rsidR="00DF67EB">
        <w:t>of the syntactic foams with different CM</w:t>
      </w:r>
      <w:r>
        <w:t xml:space="preserve"> </w:t>
      </w:r>
      <w:r w:rsidR="00DF67EB">
        <w:t xml:space="preserve">particle </w:t>
      </w:r>
      <w:r>
        <w:t>size</w:t>
      </w:r>
      <w:r w:rsidR="00DF67EB">
        <w:t>s (a, c) and different CM</w:t>
      </w:r>
      <w:r>
        <w:t xml:space="preserve"> volume </w:t>
      </w:r>
      <w:r w:rsidR="00DF67EB">
        <w:t>percentages (b, d)</w:t>
      </w:r>
      <w:r w:rsidR="0045735C">
        <w:t>.</w:t>
      </w:r>
    </w:p>
    <w:p w:rsidR="00EB0780" w:rsidRPr="00EB0780" w:rsidRDefault="00EB0780" w:rsidP="00740831">
      <w:pPr>
        <w:spacing w:line="240" w:lineRule="auto"/>
        <w:jc w:val="both"/>
      </w:pPr>
      <w:r w:rsidRPr="0042737D">
        <w:fldChar w:fldCharType="begin"/>
      </w:r>
      <w:r w:rsidRPr="0042737D">
        <w:instrText xml:space="preserve"> REF _Ref521915661 \h </w:instrText>
      </w:r>
      <w:r w:rsidR="00740831">
        <w:instrText xml:space="preserve"> \* MERGEFORMAT </w:instrText>
      </w:r>
      <w:r w:rsidRPr="0042737D">
        <w:fldChar w:fldCharType="separate"/>
      </w:r>
      <w:r w:rsidR="006D6217">
        <w:t xml:space="preserve">Figure </w:t>
      </w:r>
      <w:r w:rsidR="006D6217">
        <w:rPr>
          <w:noProof/>
        </w:rPr>
        <w:t>8</w:t>
      </w:r>
      <w:r w:rsidRPr="0042737D">
        <w:fldChar w:fldCharType="end"/>
      </w:r>
      <w:r w:rsidRPr="0042737D">
        <w:t xml:space="preserve"> shows that the average specific damping capacity between the strains of 0.02 to 0.0</w:t>
      </w:r>
      <w:r w:rsidR="000C3964">
        <w:t>8</w:t>
      </w:r>
      <w:r w:rsidRPr="0042737D">
        <w:t xml:space="preserve"> for each type of syntactic foam is proportional to the CM volume percentage, indicating that the energy dissipation in cyclic loading is due to changes inside the CM particles. The syntactic foams with the same CM volume percentage of 60% but different CM particle sizes show similar specific damping capacity values (0.083-0.088), indicating low sensitivity to CM particle size. </w:t>
      </w:r>
    </w:p>
    <w:p w:rsidR="003657E3" w:rsidRDefault="003657E3" w:rsidP="00740831">
      <w:pPr>
        <w:keepNext/>
        <w:spacing w:line="240" w:lineRule="auto"/>
        <w:jc w:val="center"/>
      </w:pPr>
      <w:r>
        <w:rPr>
          <w:noProof/>
        </w:rPr>
        <w:lastRenderedPageBreak/>
        <w:drawing>
          <wp:inline distT="0" distB="0" distL="0" distR="0" wp14:anchorId="24E2E431" wp14:editId="2F5902F2">
            <wp:extent cx="2880000" cy="2453392"/>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8 .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453392"/>
                    </a:xfrm>
                    <a:prstGeom prst="rect">
                      <a:avLst/>
                    </a:prstGeom>
                  </pic:spPr>
                </pic:pic>
              </a:graphicData>
            </a:graphic>
          </wp:inline>
        </w:drawing>
      </w:r>
    </w:p>
    <w:p w:rsidR="00C37058" w:rsidRPr="00601A5B" w:rsidRDefault="003657E3" w:rsidP="00740831">
      <w:pPr>
        <w:pStyle w:val="Caption"/>
        <w:jc w:val="center"/>
      </w:pPr>
      <w:bookmarkStart w:id="42" w:name="_Ref521915661"/>
      <w:r>
        <w:t xml:space="preserve">Figure </w:t>
      </w:r>
      <w:r>
        <w:rPr>
          <w:noProof/>
        </w:rPr>
        <w:fldChar w:fldCharType="begin"/>
      </w:r>
      <w:r>
        <w:rPr>
          <w:noProof/>
        </w:rPr>
        <w:instrText xml:space="preserve"> SEQ Figure \* ARABIC </w:instrText>
      </w:r>
      <w:r>
        <w:rPr>
          <w:noProof/>
        </w:rPr>
        <w:fldChar w:fldCharType="separate"/>
      </w:r>
      <w:r w:rsidR="006D6217">
        <w:rPr>
          <w:noProof/>
        </w:rPr>
        <w:t>8</w:t>
      </w:r>
      <w:r>
        <w:rPr>
          <w:noProof/>
        </w:rPr>
        <w:fldChar w:fldCharType="end"/>
      </w:r>
      <w:bookmarkEnd w:id="42"/>
      <w:r>
        <w:t xml:space="preserve"> Specific damping capacity vs CM volume percentage </w:t>
      </w:r>
      <w:r w:rsidR="00EB0780">
        <w:t>for the</w:t>
      </w:r>
      <w:r>
        <w:t xml:space="preserve"> syntactic foam</w:t>
      </w:r>
      <w:r w:rsidR="00EB0780">
        <w:t>s</w:t>
      </w:r>
      <w:r>
        <w:t>.</w:t>
      </w:r>
    </w:p>
    <w:p w:rsidR="00582EC2" w:rsidRDefault="00A236D5" w:rsidP="00740831">
      <w:pPr>
        <w:pStyle w:val="Heading2"/>
        <w:spacing w:line="240" w:lineRule="auto"/>
      </w:pPr>
      <w:bookmarkStart w:id="43" w:name="_Toc522726826"/>
      <w:r>
        <w:t>Repetitive cyclic compression</w:t>
      </w:r>
      <w:bookmarkEnd w:id="43"/>
    </w:p>
    <w:p w:rsidR="00582EC2" w:rsidRPr="0042737D" w:rsidRDefault="00582EC2" w:rsidP="00740831">
      <w:pPr>
        <w:spacing w:line="240" w:lineRule="auto"/>
        <w:jc w:val="both"/>
      </w:pPr>
      <w:r w:rsidRPr="0042737D">
        <w:t>The stress-strain response</w:t>
      </w:r>
      <w:r w:rsidR="00642D40">
        <w:t>s</w:t>
      </w:r>
      <w:r w:rsidRPr="0042737D">
        <w:t xml:space="preserve"> of the syntactic foam specimen reinforced with </w:t>
      </w:r>
      <w:r w:rsidR="00642D40">
        <w:t xml:space="preserve">the </w:t>
      </w:r>
      <w:r w:rsidRPr="0042737D">
        <w:t xml:space="preserve">small CMs (75-150 </w:t>
      </w:r>
      <w:r w:rsidRPr="0042737D">
        <w:rPr>
          <w:rFonts w:cs="Arial"/>
        </w:rPr>
        <w:t>μ</w:t>
      </w:r>
      <w:r w:rsidRPr="0042737D">
        <w:t xml:space="preserve">m) under the repetitive cyclic compression </w:t>
      </w:r>
      <w:r w:rsidR="00642D40">
        <w:t>in both stage 1 and stage 2 are</w:t>
      </w:r>
      <w:r w:rsidRPr="0042737D">
        <w:t xml:space="preserve"> shown in </w:t>
      </w:r>
      <w:r w:rsidR="009175C5" w:rsidRPr="0042737D">
        <w:fldChar w:fldCharType="begin"/>
      </w:r>
      <w:r w:rsidR="009175C5" w:rsidRPr="0042737D">
        <w:instrText xml:space="preserve"> REF _Ref530399925 \h </w:instrText>
      </w:r>
      <w:r w:rsidR="00740831">
        <w:instrText xml:space="preserve"> \* MERGEFORMAT </w:instrText>
      </w:r>
      <w:r w:rsidR="009175C5" w:rsidRPr="0042737D">
        <w:fldChar w:fldCharType="separate"/>
      </w:r>
      <w:r w:rsidR="006D6217">
        <w:t xml:space="preserve">Figure </w:t>
      </w:r>
      <w:r w:rsidR="006D6217">
        <w:rPr>
          <w:noProof/>
        </w:rPr>
        <w:t>9</w:t>
      </w:r>
      <w:r w:rsidR="009175C5" w:rsidRPr="0042737D">
        <w:fldChar w:fldCharType="end"/>
      </w:r>
      <w:r w:rsidRPr="0042737D">
        <w:t xml:space="preserve">. To amplify and compare the evolution of the hysteresis </w:t>
      </w:r>
      <w:r w:rsidR="00642D40">
        <w:t xml:space="preserve">loops </w:t>
      </w:r>
      <w:r w:rsidRPr="0042737D">
        <w:t>during cyclic loading in both stage</w:t>
      </w:r>
      <w:r w:rsidR="00642D40">
        <w:t>s</w:t>
      </w:r>
      <w:r w:rsidRPr="0042737D">
        <w:t>, the 1</w:t>
      </w:r>
      <w:r w:rsidRPr="0042737D">
        <w:rPr>
          <w:vertAlign w:val="superscript"/>
        </w:rPr>
        <w:t>st</w:t>
      </w:r>
      <w:r w:rsidRPr="0042737D">
        <w:t>, 25</w:t>
      </w:r>
      <w:r w:rsidRPr="0042737D">
        <w:rPr>
          <w:vertAlign w:val="superscript"/>
        </w:rPr>
        <w:t>th</w:t>
      </w:r>
      <w:r w:rsidRPr="0042737D">
        <w:t xml:space="preserve"> and 50</w:t>
      </w:r>
      <w:r w:rsidRPr="0042737D">
        <w:rPr>
          <w:vertAlign w:val="superscript"/>
        </w:rPr>
        <w:t>th</w:t>
      </w:r>
      <w:r w:rsidRPr="0042737D">
        <w:t xml:space="preserve"> hysteresis cycles at each stress amplitude for both stage 1 and stage 2 loading are shown side by side in </w:t>
      </w:r>
      <w:r w:rsidRPr="0042737D">
        <w:fldChar w:fldCharType="begin"/>
      </w:r>
      <w:r w:rsidRPr="0042737D">
        <w:instrText xml:space="preserve"> REF _Ref521931734 \h </w:instrText>
      </w:r>
      <w:r w:rsidR="00740831">
        <w:instrText xml:space="preserve"> \* MERGEFORMAT </w:instrText>
      </w:r>
      <w:r w:rsidRPr="0042737D">
        <w:fldChar w:fldCharType="separate"/>
      </w:r>
      <w:r w:rsidR="006D6217">
        <w:t xml:space="preserve">Figure </w:t>
      </w:r>
      <w:r w:rsidR="006D6217">
        <w:rPr>
          <w:noProof/>
        </w:rPr>
        <w:t>10</w:t>
      </w:r>
      <w:r w:rsidRPr="0042737D">
        <w:fldChar w:fldCharType="end"/>
      </w:r>
      <w:r w:rsidRPr="0042737D">
        <w:t xml:space="preserve">. </w:t>
      </w:r>
    </w:p>
    <w:p w:rsidR="0069593F" w:rsidRDefault="00B327EF" w:rsidP="00740831">
      <w:pPr>
        <w:keepNext/>
        <w:spacing w:line="240" w:lineRule="auto"/>
        <w:jc w:val="center"/>
      </w:pPr>
      <w:r>
        <w:rPr>
          <w:noProof/>
        </w:rPr>
        <w:drawing>
          <wp:inline distT="0" distB="0" distL="0" distR="0">
            <wp:extent cx="5760000" cy="2398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9 .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00" cy="2398192"/>
                    </a:xfrm>
                    <a:prstGeom prst="rect">
                      <a:avLst/>
                    </a:prstGeom>
                  </pic:spPr>
                </pic:pic>
              </a:graphicData>
            </a:graphic>
          </wp:inline>
        </w:drawing>
      </w:r>
    </w:p>
    <w:p w:rsidR="00E825C5" w:rsidRDefault="0069593F" w:rsidP="00740831">
      <w:pPr>
        <w:pStyle w:val="Caption"/>
        <w:jc w:val="center"/>
      </w:pPr>
      <w:bookmarkStart w:id="44" w:name="_Ref530399925"/>
      <w:r>
        <w:t xml:space="preserve">Figure </w:t>
      </w:r>
      <w:r w:rsidR="002C25E6">
        <w:rPr>
          <w:noProof/>
        </w:rPr>
        <w:fldChar w:fldCharType="begin"/>
      </w:r>
      <w:r w:rsidR="002C25E6">
        <w:rPr>
          <w:noProof/>
        </w:rPr>
        <w:instrText xml:space="preserve"> SEQ Figure \* ARABIC </w:instrText>
      </w:r>
      <w:r w:rsidR="002C25E6">
        <w:rPr>
          <w:noProof/>
        </w:rPr>
        <w:fldChar w:fldCharType="separate"/>
      </w:r>
      <w:r w:rsidR="006D6217">
        <w:rPr>
          <w:noProof/>
        </w:rPr>
        <w:t>9</w:t>
      </w:r>
      <w:r w:rsidR="002C25E6">
        <w:rPr>
          <w:noProof/>
        </w:rPr>
        <w:fldChar w:fldCharType="end"/>
      </w:r>
      <w:bookmarkEnd w:id="44"/>
      <w:r w:rsidRPr="0069593F">
        <w:t xml:space="preserve"> </w:t>
      </w:r>
      <w:r w:rsidR="009668E8">
        <w:t xml:space="preserve">Stress-strain curves of </w:t>
      </w:r>
      <w:r w:rsidR="00642D40">
        <w:t xml:space="preserve">the syntactic foam under </w:t>
      </w:r>
      <w:r w:rsidR="009668E8">
        <w:t>repetitive cyclic compression in (a) stage 1, and stage 2 at (b) 30</w:t>
      </w:r>
      <w:r w:rsidR="00642D40">
        <w:t xml:space="preserve"> </w:t>
      </w:r>
      <w:r w:rsidR="009668E8">
        <w:t>MPa, (c)</w:t>
      </w:r>
      <w:r w:rsidR="009668E8" w:rsidRPr="006C0D4C">
        <w:t xml:space="preserve"> </w:t>
      </w:r>
      <w:r w:rsidR="009668E8">
        <w:t>60</w:t>
      </w:r>
      <w:r w:rsidR="00642D40">
        <w:t xml:space="preserve"> </w:t>
      </w:r>
      <w:r w:rsidR="009668E8">
        <w:t>MPa and (d)</w:t>
      </w:r>
      <w:r w:rsidR="009668E8" w:rsidRPr="006C0D4C">
        <w:t xml:space="preserve"> </w:t>
      </w:r>
      <w:r w:rsidR="009668E8">
        <w:t>80</w:t>
      </w:r>
      <w:r w:rsidR="00642D40">
        <w:t xml:space="preserve"> </w:t>
      </w:r>
      <w:r w:rsidR="009668E8">
        <w:t>MPa.</w:t>
      </w:r>
    </w:p>
    <w:p w:rsidR="00F3492F" w:rsidRPr="00F3492F" w:rsidRDefault="00F3492F" w:rsidP="00740831">
      <w:pPr>
        <w:spacing w:line="240" w:lineRule="auto"/>
      </w:pPr>
    </w:p>
    <w:p w:rsidR="00D06201" w:rsidRDefault="00E825C5" w:rsidP="00740831">
      <w:pPr>
        <w:keepNext/>
        <w:spacing w:line="240" w:lineRule="auto"/>
        <w:jc w:val="center"/>
      </w:pPr>
      <w:r>
        <w:rPr>
          <w:noProof/>
        </w:rPr>
        <w:lastRenderedPageBreak/>
        <mc:AlternateContent>
          <mc:Choice Requires="wpc">
            <w:drawing>
              <wp:inline distT="0" distB="0" distL="0" distR="0">
                <wp:extent cx="5759450" cy="5075999"/>
                <wp:effectExtent l="0" t="0" r="0" b="0"/>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1" name="Picture 3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2801436" y="220"/>
                            <a:ext cx="2958014" cy="2520000"/>
                          </a:xfrm>
                          <a:prstGeom prst="rect">
                            <a:avLst/>
                          </a:prstGeom>
                        </pic:spPr>
                      </pic:pic>
                      <pic:pic xmlns:pic="http://schemas.openxmlformats.org/drawingml/2006/picture">
                        <pic:nvPicPr>
                          <pic:cNvPr id="5" name="Picture 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8014" cy="2520000"/>
                          </a:xfrm>
                          <a:prstGeom prst="rect">
                            <a:avLst/>
                          </a:prstGeom>
                        </pic:spPr>
                      </pic:pic>
                      <pic:pic xmlns:pic="http://schemas.openxmlformats.org/drawingml/2006/picture">
                        <pic:nvPicPr>
                          <pic:cNvPr id="14" name="Picture 14"/>
                          <pic:cNvPicPr>
                            <a:picLocks noChangeAspect="1"/>
                          </pic:cNvPicPr>
                        </pic:nvPicPr>
                        <pic:blipFill>
                          <a:blip r:embed="rId52"/>
                          <a:stretch>
                            <a:fillRect/>
                          </a:stretch>
                        </pic:blipFill>
                        <pic:spPr>
                          <a:xfrm>
                            <a:off x="1460664" y="2555555"/>
                            <a:ext cx="2958014" cy="2520000"/>
                          </a:xfrm>
                          <a:prstGeom prst="rect">
                            <a:avLst/>
                          </a:prstGeom>
                        </pic:spPr>
                      </pic:pic>
                    </wpc:wpc>
                  </a:graphicData>
                </a:graphic>
              </wp:inline>
            </w:drawing>
          </mc:Choice>
          <mc:Fallback xmlns:cx="http://schemas.microsoft.com/office/drawing/2014/chartex" xmlns:cx1="http://schemas.microsoft.com/office/drawing/2015/9/8/chartex" xmlns:w16se="http://schemas.microsoft.com/office/word/2015/wordml/symex">
            <w:pict>
              <v:group w14:anchorId="7DFF5A6C" id="Canvas 32" o:spid="_x0000_s1026" editas="canvas" style="width:453.5pt;height:399.7pt;mso-position-horizontal-relative:char;mso-position-vertical-relative:line" coordsize="57594,5075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">
                <v:shape id="_x0000_s1027" type="#_x0000_t75" style="position:absolute;width:57594;height:50755;visibility:visible;mso-wrap-style:square">
                  <v:fill o:detectmouseclick="t"/>
                  <v:path o:connecttype="none"/>
                </v:shape>
                <v:shape id="Picture 31" o:spid="_x0000_s1028" type="#_x0000_t75" style="position:absolute;left:28014;top:2;width:2958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">
                  <v:imagedata r:id="rId53" o:title=""/>
                  <v:path arrowok="t"/>
                </v:shape>
                <v:shape id="Picture 5" o:spid="_x0000_s1029" type="#_x0000_t75" style="position:absolute;width:2958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">
                  <v:imagedata r:id="rId54" o:title=""/>
                  <v:path arrowok="t"/>
                </v:shape>
                <v:shape id="Picture 14" o:spid="_x0000_s1030" type="#_x0000_t75" style="position:absolute;left:14606;top:25555;width:2958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">
                  <v:imagedata r:id="rId55" o:title=""/>
                  <v:path arrowok="t"/>
                </v:shape>
                <w10:anchorlock/>
              </v:group>
            </w:pict>
          </mc:Fallback>
        </mc:AlternateContent>
      </w:r>
    </w:p>
    <w:p w:rsidR="00E825C5" w:rsidRDefault="00D06201" w:rsidP="00740831">
      <w:pPr>
        <w:pStyle w:val="Caption"/>
        <w:jc w:val="center"/>
      </w:pPr>
      <w:bookmarkStart w:id="45" w:name="_Ref521931734"/>
      <w:r>
        <w:t xml:space="preserve">Figure </w:t>
      </w:r>
      <w:r w:rsidR="003657E3">
        <w:rPr>
          <w:noProof/>
        </w:rPr>
        <w:fldChar w:fldCharType="begin"/>
      </w:r>
      <w:r w:rsidR="003657E3">
        <w:rPr>
          <w:noProof/>
        </w:rPr>
        <w:instrText xml:space="preserve"> SEQ Figure \* ARABIC </w:instrText>
      </w:r>
      <w:r w:rsidR="003657E3">
        <w:rPr>
          <w:noProof/>
        </w:rPr>
        <w:fldChar w:fldCharType="separate"/>
      </w:r>
      <w:r w:rsidR="006D6217">
        <w:rPr>
          <w:noProof/>
        </w:rPr>
        <w:t>10</w:t>
      </w:r>
      <w:r w:rsidR="003657E3">
        <w:rPr>
          <w:noProof/>
        </w:rPr>
        <w:fldChar w:fldCharType="end"/>
      </w:r>
      <w:bookmarkEnd w:id="45"/>
      <w:r w:rsidR="006C0D4C">
        <w:t xml:space="preserve"> </w:t>
      </w:r>
      <w:r w:rsidR="009668E8">
        <w:t>Hysteresis loops of</w:t>
      </w:r>
      <w:r w:rsidR="00A6381B">
        <w:t xml:space="preserve"> the</w:t>
      </w:r>
      <w:r w:rsidR="009668E8">
        <w:t xml:space="preserve"> </w:t>
      </w:r>
      <w:r w:rsidR="00642D40">
        <w:t>1</w:t>
      </w:r>
      <w:r w:rsidR="00642D40" w:rsidRPr="00642D40">
        <w:rPr>
          <w:vertAlign w:val="superscript"/>
        </w:rPr>
        <w:t>st</w:t>
      </w:r>
      <w:r w:rsidR="00642D40">
        <w:t>, 25</w:t>
      </w:r>
      <w:r w:rsidR="00642D40" w:rsidRPr="00642D40">
        <w:rPr>
          <w:vertAlign w:val="superscript"/>
        </w:rPr>
        <w:t>th</w:t>
      </w:r>
      <w:r w:rsidR="00642D40">
        <w:t xml:space="preserve"> and 50</w:t>
      </w:r>
      <w:r w:rsidR="00642D40" w:rsidRPr="00642D40">
        <w:rPr>
          <w:vertAlign w:val="superscript"/>
        </w:rPr>
        <w:t>th</w:t>
      </w:r>
      <w:r w:rsidR="00642D40">
        <w:t xml:space="preserve"> </w:t>
      </w:r>
      <w:r w:rsidR="009668E8">
        <w:t>cycles in the repetitive cyclic compression in stage 1 and stage 2, conducted at (a) 30 MPa, (b)</w:t>
      </w:r>
      <w:r w:rsidR="009668E8" w:rsidRPr="006C0D4C">
        <w:t xml:space="preserve"> </w:t>
      </w:r>
      <w:r w:rsidR="009668E8">
        <w:t>60 MPa and (c)</w:t>
      </w:r>
      <w:r w:rsidR="009668E8" w:rsidRPr="006C0D4C">
        <w:t xml:space="preserve"> </w:t>
      </w:r>
      <w:r w:rsidR="009668E8">
        <w:t>80</w:t>
      </w:r>
      <w:r w:rsidR="00642D40">
        <w:t xml:space="preserve"> </w:t>
      </w:r>
      <w:r w:rsidR="009668E8">
        <w:t>MPa.</w:t>
      </w:r>
    </w:p>
    <w:p w:rsidR="009668E8" w:rsidRPr="0042737D" w:rsidRDefault="008820AF" w:rsidP="00740831">
      <w:pPr>
        <w:spacing w:line="240" w:lineRule="auto"/>
        <w:jc w:val="both"/>
      </w:pPr>
      <w:r w:rsidRPr="0042737D">
        <w:fldChar w:fldCharType="begin"/>
      </w:r>
      <w:r w:rsidRPr="0042737D">
        <w:instrText xml:space="preserve"> REF _Ref530399925 \h </w:instrText>
      </w:r>
      <w:r w:rsidR="00740831">
        <w:instrText xml:space="preserve"> \* MERGEFORMAT </w:instrText>
      </w:r>
      <w:r w:rsidRPr="0042737D">
        <w:fldChar w:fldCharType="separate"/>
      </w:r>
      <w:r w:rsidR="006D6217">
        <w:t xml:space="preserve">Figure </w:t>
      </w:r>
      <w:r w:rsidR="006D6217">
        <w:rPr>
          <w:noProof/>
        </w:rPr>
        <w:t>9</w:t>
      </w:r>
      <w:r w:rsidRPr="0042737D">
        <w:fldChar w:fldCharType="end"/>
      </w:r>
      <w:r w:rsidR="009668E8" w:rsidRPr="0042737D">
        <w:t xml:space="preserve"> and </w:t>
      </w:r>
      <w:r w:rsidRPr="0042737D">
        <w:fldChar w:fldCharType="begin"/>
      </w:r>
      <w:r w:rsidRPr="0042737D">
        <w:instrText xml:space="preserve"> REF _Ref521931734 \h </w:instrText>
      </w:r>
      <w:r w:rsidR="00740831">
        <w:instrText xml:space="preserve"> \* MERGEFORMAT </w:instrText>
      </w:r>
      <w:r w:rsidRPr="0042737D">
        <w:fldChar w:fldCharType="separate"/>
      </w:r>
      <w:r w:rsidR="006D6217">
        <w:t xml:space="preserve">Figure </w:t>
      </w:r>
      <w:r w:rsidR="006D6217">
        <w:rPr>
          <w:noProof/>
        </w:rPr>
        <w:t>10</w:t>
      </w:r>
      <w:r w:rsidRPr="0042737D">
        <w:fldChar w:fldCharType="end"/>
      </w:r>
      <w:r w:rsidR="009668E8" w:rsidRPr="0042737D">
        <w:t xml:space="preserve"> show that the behaviour</w:t>
      </w:r>
      <w:r w:rsidR="00A6381B">
        <w:t>s</w:t>
      </w:r>
      <w:r w:rsidR="009668E8" w:rsidRPr="0042737D">
        <w:t xml:space="preserve"> of the hysteresis loop</w:t>
      </w:r>
      <w:r w:rsidR="00A6381B">
        <w:t>s</w:t>
      </w:r>
      <w:r w:rsidR="009668E8" w:rsidRPr="0042737D">
        <w:t xml:space="preserve"> generated by the repetitive cyclic compression in the </w:t>
      </w:r>
      <w:r w:rsidR="00A6381B">
        <w:t>stage 1 and stage 2 are</w:t>
      </w:r>
      <w:r w:rsidR="009668E8" w:rsidRPr="0042737D">
        <w:t xml:space="preserve"> significantly different, </w:t>
      </w:r>
      <w:r w:rsidR="00A6381B">
        <w:t>in spite of</w:t>
      </w:r>
      <w:r w:rsidR="009668E8" w:rsidRPr="0042737D">
        <w:t xml:space="preserve"> the same loading conditions. In stage 1, the strain displacement</w:t>
      </w:r>
      <w:r w:rsidR="00A6381B">
        <w:t>s</w:t>
      </w:r>
      <w:r w:rsidR="009668E8" w:rsidRPr="0042737D">
        <w:t xml:space="preserve"> and the hysteresis loop</w:t>
      </w:r>
      <w:r w:rsidR="00A6381B">
        <w:t>s</w:t>
      </w:r>
      <w:r w:rsidR="009668E8" w:rsidRPr="0042737D">
        <w:t xml:space="preserve"> are evident</w:t>
      </w:r>
      <w:r w:rsidR="00A6381B">
        <w:t xml:space="preserve"> at all the three stress</w:t>
      </w:r>
      <w:r w:rsidR="00A6381B" w:rsidRPr="00A6381B">
        <w:t xml:space="preserve"> </w:t>
      </w:r>
      <w:r w:rsidR="00A6381B" w:rsidRPr="0042737D">
        <w:t>amplitude</w:t>
      </w:r>
      <w:r w:rsidR="00A6381B">
        <w:t>s</w:t>
      </w:r>
      <w:r w:rsidR="00A6381B" w:rsidRPr="0042737D">
        <w:t xml:space="preserve"> of </w:t>
      </w:r>
      <w:r w:rsidR="00A6381B">
        <w:t xml:space="preserve">30, 60 and </w:t>
      </w:r>
      <w:r w:rsidR="00A6381B" w:rsidRPr="0042737D">
        <w:t>80 MPa</w:t>
      </w:r>
      <w:r w:rsidR="009668E8" w:rsidRPr="0042737D">
        <w:t xml:space="preserve">. In stage 2, however, large hysteresis loops are only seen at the </w:t>
      </w:r>
      <w:r w:rsidR="00A6381B">
        <w:t xml:space="preserve">highest </w:t>
      </w:r>
      <w:r w:rsidR="009668E8" w:rsidRPr="0042737D">
        <w:t xml:space="preserve">stress amplitude of 80 MPa. Appreciable hysteresis loops are also exhibited at the </w:t>
      </w:r>
      <w:r w:rsidR="00A6381B">
        <w:t xml:space="preserve">intermediate </w:t>
      </w:r>
      <w:r w:rsidR="009668E8" w:rsidRPr="0042737D">
        <w:t xml:space="preserve">stress amplitude of 60 MPa, but they are narrower than those in stage 1. The hysteresis loops at the </w:t>
      </w:r>
      <w:r w:rsidR="00A6381B">
        <w:t xml:space="preserve">lowest </w:t>
      </w:r>
      <w:r w:rsidR="009668E8" w:rsidRPr="0042737D">
        <w:t xml:space="preserve">stress amplitude of 30 MPa in stage 2 are very small, with </w:t>
      </w:r>
      <w:r w:rsidR="00A6381B" w:rsidRPr="0042737D">
        <w:t>nearly overlapp</w:t>
      </w:r>
      <w:r w:rsidR="00A6381B">
        <w:t>ing unloading and loading paths</w:t>
      </w:r>
      <w:r w:rsidR="009668E8" w:rsidRPr="0042737D">
        <w:t>.</w:t>
      </w:r>
    </w:p>
    <w:p w:rsidR="009668E8" w:rsidRPr="0042737D" w:rsidRDefault="009668E8" w:rsidP="00740831">
      <w:pPr>
        <w:spacing w:line="240" w:lineRule="auto"/>
        <w:jc w:val="both"/>
      </w:pPr>
      <w:r w:rsidRPr="0042737D">
        <w:t>The evolution</w:t>
      </w:r>
      <w:r w:rsidR="00D50675">
        <w:t>s</w:t>
      </w:r>
      <w:r w:rsidRPr="0042737D">
        <w:t xml:space="preserve"> of the hysteresis loops in the two stages are demonstrated more clearly in terms of specific dissipated energy </w:t>
      </w:r>
      <w:r w:rsidR="00D50675">
        <w:t xml:space="preserve">(Figure 11a) </w:t>
      </w:r>
      <w:r w:rsidRPr="0042737D">
        <w:t>and specific damping capacity (</w:t>
      </w:r>
      <w:r w:rsidR="00E33F02" w:rsidRPr="0042737D">
        <w:fldChar w:fldCharType="begin"/>
      </w:r>
      <w:r w:rsidR="00E33F02" w:rsidRPr="0042737D">
        <w:instrText xml:space="preserve"> REF _Ref530569447 \h </w:instrText>
      </w:r>
      <w:r w:rsidR="00740831">
        <w:instrText xml:space="preserve"> \* MERGEFORMAT </w:instrText>
      </w:r>
      <w:r w:rsidR="00E33F02" w:rsidRPr="0042737D">
        <w:fldChar w:fldCharType="separate"/>
      </w:r>
      <w:r w:rsidR="006D6217">
        <w:t xml:space="preserve">Figure </w:t>
      </w:r>
      <w:r w:rsidR="006D6217">
        <w:rPr>
          <w:noProof/>
        </w:rPr>
        <w:t>11</w:t>
      </w:r>
      <w:r w:rsidR="00E33F02" w:rsidRPr="0042737D">
        <w:fldChar w:fldCharType="end"/>
      </w:r>
      <w:r w:rsidR="00D50675">
        <w:t>b</w:t>
      </w:r>
      <w:r w:rsidRPr="0042737D">
        <w:t>). As a general observation, the specific dissipated energy tends to decrease with increasing number of cycles in stage 1 but remains unchanged in stage 2. In stage 1, the average magnitudes of the specific dissipated energy at the stress amplitudes of 30, 60 and 80</w:t>
      </w:r>
      <w:r w:rsidR="008820AF" w:rsidRPr="0042737D">
        <w:t xml:space="preserve"> </w:t>
      </w:r>
      <w:r w:rsidRPr="0042737D">
        <w:t xml:space="preserve">MPa are </w:t>
      </w:r>
      <w:r w:rsidRPr="0042737D">
        <w:rPr>
          <w:rFonts w:cs="Arial"/>
        </w:rPr>
        <w:t xml:space="preserve">approximately </w:t>
      </w:r>
      <w:r w:rsidR="002D6A1D" w:rsidRPr="0042737D">
        <w:t>10</w:t>
      </w:r>
      <w:r w:rsidRPr="0042737D">
        <w:t xml:space="preserve">, </w:t>
      </w:r>
      <w:r w:rsidR="002D6A1D" w:rsidRPr="0042737D">
        <w:t>30</w:t>
      </w:r>
      <w:r w:rsidRPr="0042737D">
        <w:t xml:space="preserve"> and </w:t>
      </w:r>
      <w:r w:rsidR="002D6A1D" w:rsidRPr="0042737D">
        <w:t>50</w:t>
      </w:r>
      <w:r w:rsidRPr="0042737D">
        <w:t xml:space="preserve"> kJ/m</w:t>
      </w:r>
      <w:r w:rsidRPr="0042737D">
        <w:rPr>
          <w:vertAlign w:val="superscript"/>
        </w:rPr>
        <w:t>3</w:t>
      </w:r>
      <w:r w:rsidRPr="0042737D">
        <w:t xml:space="preserve">, respectively. They are similar to those observed in the intermittent cyclic compression. In stage 2, the average magnitudes of the specific dissipated energy at 30 and 60 MPa are reduced considerably to approximately </w:t>
      </w:r>
      <w:r w:rsidR="0062062D" w:rsidRPr="0042737D">
        <w:t>1</w:t>
      </w:r>
      <w:r w:rsidRPr="0042737D">
        <w:t xml:space="preserve"> and 13 kJ/m</w:t>
      </w:r>
      <w:r w:rsidRPr="0042737D">
        <w:rPr>
          <w:vertAlign w:val="superscript"/>
        </w:rPr>
        <w:t>3</w:t>
      </w:r>
      <w:r w:rsidRPr="0042737D">
        <w:t xml:space="preserve">, which are approximately </w:t>
      </w:r>
      <w:r w:rsidR="0062062D" w:rsidRPr="0042737D">
        <w:t>10</w:t>
      </w:r>
      <w:r w:rsidRPr="0042737D">
        <w:t>% and 30% of the stage 1 values</w:t>
      </w:r>
      <w:r w:rsidR="00D50675">
        <w:t>, respectively</w:t>
      </w:r>
      <w:r w:rsidRPr="0042737D">
        <w:t xml:space="preserve">. The specific dissipated energy at 80 MPa in stage 2 follows the same trend as in stage 1, with a slightly lower average magnitude of </w:t>
      </w:r>
      <w:r w:rsidR="0062062D" w:rsidRPr="0042737D">
        <w:t>45</w:t>
      </w:r>
      <w:r w:rsidRPr="0042737D">
        <w:t xml:space="preserve"> kJ/m</w:t>
      </w:r>
      <w:r w:rsidRPr="0042737D">
        <w:rPr>
          <w:vertAlign w:val="superscript"/>
        </w:rPr>
        <w:t>3</w:t>
      </w:r>
      <w:r w:rsidRPr="0042737D">
        <w:t>.</w:t>
      </w:r>
    </w:p>
    <w:p w:rsidR="00E448D3" w:rsidRPr="0042737D" w:rsidRDefault="00E448D3" w:rsidP="00740831">
      <w:pPr>
        <w:spacing w:line="240" w:lineRule="auto"/>
        <w:jc w:val="both"/>
      </w:pPr>
      <w:r w:rsidRPr="0042737D">
        <w:lastRenderedPageBreak/>
        <w:t>The difference in energy dissipation behaviour between stage 1 and stage 2 is more visible in terms of the specific damping capacity (</w:t>
      </w:r>
      <w:r w:rsidRPr="0042737D">
        <w:fldChar w:fldCharType="begin"/>
      </w:r>
      <w:r w:rsidRPr="0042737D">
        <w:instrText xml:space="preserve"> REF _Ref521933255 \h </w:instrText>
      </w:r>
      <w:r w:rsidR="00740831">
        <w:instrText xml:space="preserve"> \* MERGEFORMAT </w:instrText>
      </w:r>
      <w:r w:rsidRPr="0042737D">
        <w:fldChar w:fldCharType="separate"/>
      </w:r>
      <w:r w:rsidR="006D6217">
        <w:t xml:space="preserve">Figure </w:t>
      </w:r>
      <w:r w:rsidR="006D6217">
        <w:rPr>
          <w:noProof/>
        </w:rPr>
        <w:t>11 Evol</w:t>
      </w:r>
      <w:r w:rsidR="006D6217">
        <w:rPr>
          <w:rFonts w:hint="eastAsia"/>
          <w:noProof/>
        </w:rPr>
        <w:t xml:space="preserve">utions of </w:t>
      </w:r>
      <w:r w:rsidR="006D6217">
        <w:rPr>
          <w:noProof/>
        </w:rPr>
        <w:t xml:space="preserve">(a) </w:t>
      </w:r>
      <w:r w:rsidR="006D6217">
        <w:rPr>
          <w:rFonts w:hint="eastAsia"/>
          <w:noProof/>
        </w:rPr>
        <w:t>speci</w:t>
      </w:r>
      <w:r w:rsidR="00364977">
        <w:rPr>
          <w:noProof/>
        </w:rPr>
        <w:t>f</w:t>
      </w:r>
      <w:r w:rsidR="006D6217">
        <w:rPr>
          <w:rFonts w:hint="eastAsia"/>
          <w:noProof/>
        </w:rPr>
        <w:t xml:space="preserve">ic dissipated energy </w:t>
      </w:r>
      <w:r w:rsidRPr="0042737D">
        <w:fldChar w:fldCharType="end"/>
      </w:r>
      <w:r w:rsidRPr="0042737D">
        <w:t>). The specific damping capacity is not sensitive to the stress amplitude in stage 1. It varies in a relatively narrow range of 0.06 – 0.1. In stage 2, however, the specific damping capacity is very sensitive to the stress amplitude and has representative values of 0.005, 0.036 and 0.075</w:t>
      </w:r>
      <w:r w:rsidR="00D50675">
        <w:t xml:space="preserve"> at </w:t>
      </w:r>
      <w:r w:rsidR="00D50675" w:rsidRPr="0042737D">
        <w:t>e stress amplitudes of 30, 60 and 80 MPa</w:t>
      </w:r>
      <w:r w:rsidR="00D50675">
        <w:t>, respectively</w:t>
      </w:r>
      <w:r w:rsidRPr="0042737D">
        <w:t xml:space="preserve">. </w:t>
      </w:r>
    </w:p>
    <w:p w:rsidR="00E448D3" w:rsidRDefault="00E448D3" w:rsidP="00740831">
      <w:pPr>
        <w:spacing w:line="240" w:lineRule="auto"/>
        <w:jc w:val="both"/>
      </w:pPr>
      <w:r w:rsidRPr="0042737D">
        <w:t xml:space="preserve">The two-stage test results </w:t>
      </w:r>
      <w:r w:rsidR="00D50675">
        <w:t xml:space="preserve">above </w:t>
      </w:r>
      <w:r w:rsidRPr="0042737D">
        <w:t xml:space="preserve">demonstrate that the cyclic loading history has a direct </w:t>
      </w:r>
      <w:r w:rsidR="00D50675">
        <w:t xml:space="preserve">influence </w:t>
      </w:r>
      <w:r w:rsidRPr="0042737D">
        <w:t>on the hysteretic energy dissipation, depending on whether the stress amplitude is below, equal to or above the maximum stress the specimen has experienced</w:t>
      </w:r>
      <w:r w:rsidR="00381234">
        <w:t xml:space="preserve"> previously</w:t>
      </w:r>
      <w:r w:rsidRPr="0042737D">
        <w:t xml:space="preserve">. When the stress is above the previous stress </w:t>
      </w:r>
      <w:r w:rsidR="00381234">
        <w:t>levels experienced by the specimen (as shown in stage 1)</w:t>
      </w:r>
      <w:r w:rsidRPr="0042737D">
        <w:t xml:space="preserve">, the previous loading history has </w:t>
      </w:r>
      <w:r w:rsidR="00381234">
        <w:t xml:space="preserve">very little </w:t>
      </w:r>
      <w:r w:rsidRPr="0042737D">
        <w:t>effect on the hysteretic energy dissipation</w:t>
      </w:r>
      <w:r w:rsidR="00381234">
        <w:t>; t</w:t>
      </w:r>
      <w:r w:rsidRPr="0042737D">
        <w:t xml:space="preserve">he specific dissipated energy and specific damping capacity are solely determined by </w:t>
      </w:r>
      <w:r w:rsidR="00381234">
        <w:t xml:space="preserve">the </w:t>
      </w:r>
      <w:r w:rsidRPr="0042737D">
        <w:t>current stress</w:t>
      </w:r>
      <w:r w:rsidR="00381234">
        <w:t xml:space="preserve"> amplitude</w:t>
      </w:r>
      <w:r w:rsidRPr="0042737D">
        <w:t xml:space="preserve">. When the stress is equal to the maximum stress </w:t>
      </w:r>
      <w:r w:rsidR="00381234" w:rsidRPr="0042737D">
        <w:t xml:space="preserve">level </w:t>
      </w:r>
      <w:r w:rsidRPr="0042737D">
        <w:t>experienced in the previous cycles</w:t>
      </w:r>
      <w:r w:rsidR="00381234">
        <w:t xml:space="preserve"> (</w:t>
      </w:r>
      <w:r w:rsidRPr="0042737D">
        <w:t xml:space="preserve">as </w:t>
      </w:r>
      <w:r w:rsidR="00381234">
        <w:t xml:space="preserve">shown </w:t>
      </w:r>
      <w:r w:rsidRPr="0042737D">
        <w:t>in the case of 80 MPa in stage 2</w:t>
      </w:r>
      <w:r w:rsidR="00381234">
        <w:t xml:space="preserve"> vs stage 1)</w:t>
      </w:r>
      <w:r w:rsidRPr="0042737D">
        <w:t>, the current cyclic loading behaves as a continuation of the previous cyclic loading</w:t>
      </w:r>
      <w:r w:rsidR="00381234">
        <w:t>; t</w:t>
      </w:r>
      <w:r w:rsidRPr="0042737D">
        <w:t xml:space="preserve">he specific dissipated energy and specific damping capacity </w:t>
      </w:r>
      <w:r w:rsidR="00110211">
        <w:t>remain</w:t>
      </w:r>
      <w:r w:rsidRPr="0042737D">
        <w:t xml:space="preserve"> the same in both stages. When the stress is below the maximum stress </w:t>
      </w:r>
      <w:r w:rsidR="00110211" w:rsidRPr="0042737D">
        <w:t xml:space="preserve">level </w:t>
      </w:r>
      <w:r w:rsidRPr="0042737D">
        <w:t>experienced i</w:t>
      </w:r>
      <w:r w:rsidR="00110211">
        <w:t>n the previous cycles (</w:t>
      </w:r>
      <w:r w:rsidRPr="0042737D">
        <w:t xml:space="preserve">as </w:t>
      </w:r>
      <w:r w:rsidR="00110211">
        <w:t xml:space="preserve">shown </w:t>
      </w:r>
      <w:r w:rsidRPr="0042737D">
        <w:t>in the cases of 30 MPa and 60 MPa in stage 2</w:t>
      </w:r>
      <w:r w:rsidR="00110211">
        <w:t>)</w:t>
      </w:r>
      <w:r w:rsidRPr="0042737D">
        <w:t>, the previous loading history has a strong effect on the hysteretic energy dissipation</w:t>
      </w:r>
      <w:r w:rsidR="00110211">
        <w:t>;</w:t>
      </w:r>
      <w:r w:rsidRPr="0042737D">
        <w:t xml:space="preserve"> </w:t>
      </w:r>
      <w:r w:rsidR="00110211">
        <w:t>t</w:t>
      </w:r>
      <w:r w:rsidRPr="0042737D">
        <w:t xml:space="preserve">he specific dissipated energy and specific damping capacity </w:t>
      </w:r>
      <w:r w:rsidR="00110211">
        <w:t xml:space="preserve">become much </w:t>
      </w:r>
      <w:r w:rsidRPr="0042737D">
        <w:t xml:space="preserve">lower than </w:t>
      </w:r>
      <w:r w:rsidR="00110211">
        <w:t xml:space="preserve">the previous </w:t>
      </w:r>
      <w:r w:rsidRPr="0042737D">
        <w:t>st</w:t>
      </w:r>
      <w:r w:rsidR="00110211">
        <w:t>age; t</w:t>
      </w:r>
      <w:r w:rsidRPr="0042737D">
        <w:t xml:space="preserve">he lower the stress, the </w:t>
      </w:r>
      <w:r w:rsidR="00110211">
        <w:t>greater the reduction in</w:t>
      </w:r>
      <w:r w:rsidRPr="0042737D">
        <w:t xml:space="preserve"> the hysteretic energy dissipation.</w:t>
      </w:r>
    </w:p>
    <w:p w:rsidR="00B327EF" w:rsidRPr="00A6381B" w:rsidRDefault="00B327EF" w:rsidP="00740831">
      <w:pPr>
        <w:spacing w:line="240" w:lineRule="auto"/>
        <w:jc w:val="both"/>
      </w:pPr>
      <w:r>
        <w:rPr>
          <w:noProof/>
        </w:rPr>
        <w:lastRenderedPageBreak/>
        <mc:AlternateContent>
          <mc:Choice Requires="wpc">
            <w:drawing>
              <wp:inline distT="0" distB="0" distL="0" distR="0">
                <wp:extent cx="5759450" cy="5382910"/>
                <wp:effectExtent l="0" t="0" r="0" b="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 name="Picture 6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9450" cy="2667505"/>
                          </a:xfrm>
                          <a:prstGeom prst="rect">
                            <a:avLst/>
                          </a:prstGeom>
                        </pic:spPr>
                      </pic:pic>
                      <pic:pic xmlns:pic="http://schemas.openxmlformats.org/drawingml/2006/picture">
                        <pic:nvPicPr>
                          <pic:cNvPr id="58" name="Picture 58"/>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2663550"/>
                            <a:ext cx="5759450" cy="2683361"/>
                          </a:xfrm>
                          <a:prstGeom prst="rect">
                            <a:avLst/>
                          </a:prstGeom>
                        </pic:spPr>
                      </pic:pic>
                      <wps:wsp>
                        <wps:cNvPr id="59" name="Text Box 59"/>
                        <wps:cNvSpPr txBox="1"/>
                        <wps:spPr>
                          <a:xfrm>
                            <a:off x="495254" y="2780360"/>
                            <a:ext cx="264795" cy="230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3" name="Text Box 43"/>
                        <wps:cNvSpPr txBox="1"/>
                        <wps:spPr>
                          <a:xfrm>
                            <a:off x="490654" y="89199"/>
                            <a:ext cx="264795" cy="230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04F8" w:rsidRDefault="003F04F8">
                              <w:proofErr w:type="gramStart"/>
                              <w: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xmlns:cx="http://schemas.microsoft.com/office/drawing/2014/chartex" xmlns:cx1="http://schemas.microsoft.com/office/drawing/2015/9/8/chartex" xmlns:w16se="http://schemas.microsoft.com/office/word/2015/wordml/symex">
            <w:pict>
              <v:group id="Canvas 36" o:spid="_x0000_s1044" editas="canvas" style="width:453.5pt;height:423.85pt;mso-position-horizontal-relative:char;mso-position-vertical-relative:line" coordsize="57594,5382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">
                <v:shape id="_x0000_s1045" type="#_x0000_t75" style="position:absolute;width:57594;height:53828;visibility:visible;mso-wrap-style:square">
                  <v:fill o:detectmouseclick="t"/>
                  <v:path o:connecttype="none"/>
                </v:shape>
                <v:shape id="Picture 61" o:spid="_x0000_s1046" type="#_x0000_t75" style="position:absolute;width:57594;height:26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">
                  <v:imagedata r:id="rId58" o:title=""/>
                  <v:path arrowok="t"/>
                </v:shape>
                <v:shape id="Picture 58" o:spid="_x0000_s1047" type="#_x0000_t75" style="position:absolute;top:26635;width:57594;height:26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">
                  <v:imagedata r:id="rId59" o:title=""/>
                  <v:path arrowok="t"/>
                </v:shape>
                <v:shape id="Text Box 59" o:spid="_x0000_s1048" type="#_x0000_t202" style="position:absolute;left:4952;top:27803;width:2648;height:23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" fillcolor="white [3201]" strokeweight=".5pt">
                  <v:textbox>
                    <w:txbxContent>
                      <w:p w:rsidR="003F04F8" w:rsidRDefault="003F04F8">
                        <w:proofErr w:type="gramStart"/>
                        <w:r>
                          <w:t>b</w:t>
                        </w:r>
                        <w:proofErr w:type="gramEnd"/>
                      </w:p>
                    </w:txbxContent>
                  </v:textbox>
                </v:shape>
                <v:shape id="Text Box 43" o:spid="_x0000_s1049" type="#_x0000_t202" style="position:absolute;left:4906;top:891;width:2648;height:23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" fillcolor="white [3201]" strokeweight=".5pt">
                  <v:textbox>
                    <w:txbxContent>
                      <w:p w:rsidR="003F04F8" w:rsidRDefault="003F04F8">
                        <w:proofErr w:type="gramStart"/>
                        <w:r>
                          <w:t>a</w:t>
                        </w:r>
                        <w:proofErr w:type="gramEnd"/>
                      </w:p>
                    </w:txbxContent>
                  </v:textbox>
                </v:shape>
                <w10:anchorlock/>
              </v:group>
            </w:pict>
          </mc:Fallback>
        </mc:AlternateContent>
      </w:r>
    </w:p>
    <w:p w:rsidR="00911660" w:rsidRDefault="00E448D3" w:rsidP="00740831">
      <w:pPr>
        <w:pStyle w:val="Caption"/>
        <w:jc w:val="center"/>
      </w:pPr>
      <w:bookmarkStart w:id="46" w:name="_Ref530569447"/>
      <w:bookmarkStart w:id="47" w:name="_Ref521933255"/>
      <w:r>
        <w:t xml:space="preserve">Figure </w:t>
      </w:r>
      <w:r>
        <w:rPr>
          <w:noProof/>
        </w:rPr>
        <w:fldChar w:fldCharType="begin"/>
      </w:r>
      <w:r>
        <w:rPr>
          <w:noProof/>
        </w:rPr>
        <w:instrText xml:space="preserve"> SEQ Figure \* ARABIC </w:instrText>
      </w:r>
      <w:r>
        <w:rPr>
          <w:noProof/>
        </w:rPr>
        <w:fldChar w:fldCharType="separate"/>
      </w:r>
      <w:r w:rsidR="006D6217">
        <w:rPr>
          <w:noProof/>
        </w:rPr>
        <w:t>11</w:t>
      </w:r>
      <w:r>
        <w:rPr>
          <w:noProof/>
        </w:rPr>
        <w:fldChar w:fldCharType="end"/>
      </w:r>
      <w:bookmarkEnd w:id="46"/>
      <w:r>
        <w:rPr>
          <w:noProof/>
        </w:rPr>
        <w:t xml:space="preserve"> Evol</w:t>
      </w:r>
      <w:r>
        <w:rPr>
          <w:rFonts w:hint="eastAsia"/>
          <w:noProof/>
        </w:rPr>
        <w:t xml:space="preserve">utions of </w:t>
      </w:r>
      <w:r>
        <w:rPr>
          <w:noProof/>
        </w:rPr>
        <w:t xml:space="preserve">(a) </w:t>
      </w:r>
      <w:r>
        <w:rPr>
          <w:rFonts w:hint="eastAsia"/>
          <w:noProof/>
        </w:rPr>
        <w:t>speci</w:t>
      </w:r>
      <w:r w:rsidR="00364977">
        <w:rPr>
          <w:noProof/>
        </w:rPr>
        <w:t>f</w:t>
      </w:r>
      <w:r>
        <w:rPr>
          <w:rFonts w:hint="eastAsia"/>
          <w:noProof/>
        </w:rPr>
        <w:t xml:space="preserve">ic dissipated energy </w:t>
      </w:r>
      <w:bookmarkEnd w:id="47"/>
      <w:r>
        <w:rPr>
          <w:noProof/>
        </w:rPr>
        <w:t>and (b)</w:t>
      </w:r>
      <w:r w:rsidR="009668E8">
        <w:t xml:space="preserve"> specific damping capacity in repetitive cyclic compression at different stress amplitudes in stage 1 (left) and stage 2 (right).</w:t>
      </w:r>
    </w:p>
    <w:p w:rsidR="00AF53CF" w:rsidRDefault="00AF53CF" w:rsidP="00740831">
      <w:pPr>
        <w:pStyle w:val="Heading1"/>
        <w:spacing w:line="240" w:lineRule="auto"/>
      </w:pPr>
      <w:bookmarkStart w:id="48" w:name="_Toc522726827"/>
      <w:r>
        <w:t>Discussion</w:t>
      </w:r>
      <w:bookmarkEnd w:id="48"/>
      <w:r>
        <w:t xml:space="preserve"> </w:t>
      </w:r>
    </w:p>
    <w:p w:rsidR="00A236D5" w:rsidRDefault="00A236D5" w:rsidP="00740831">
      <w:pPr>
        <w:pStyle w:val="Heading2"/>
        <w:spacing w:line="240" w:lineRule="auto"/>
      </w:pPr>
      <w:bookmarkStart w:id="49" w:name="_Ref522002244"/>
      <w:bookmarkStart w:id="50" w:name="_Toc522726828"/>
      <w:r>
        <w:t>Specific damping capacity</w:t>
      </w:r>
      <w:bookmarkEnd w:id="49"/>
      <w:bookmarkEnd w:id="50"/>
      <w:r>
        <w:t xml:space="preserve"> </w:t>
      </w:r>
    </w:p>
    <w:p w:rsidR="00B03BCE" w:rsidRPr="0042737D" w:rsidRDefault="00E60B32" w:rsidP="00740831">
      <w:pPr>
        <w:spacing w:line="240" w:lineRule="auto"/>
        <w:jc w:val="both"/>
      </w:pPr>
      <w:r>
        <w:t>The s</w:t>
      </w:r>
      <w:r w:rsidR="00B03BCE" w:rsidRPr="0042737D">
        <w:t xml:space="preserve">pecific damping capacity </w:t>
      </w:r>
      <w:r>
        <w:t xml:space="preserve">in cyclic loading </w:t>
      </w:r>
      <w:r w:rsidR="00B03BCE" w:rsidRPr="0042737D">
        <w:t xml:space="preserve">describes the hysteretic energy dissipation relative to the elastic energy involved in </w:t>
      </w:r>
      <w:r>
        <w:t xml:space="preserve">the </w:t>
      </w:r>
      <w:r w:rsidR="00B03BCE" w:rsidRPr="0042737D">
        <w:t>loading</w:t>
      </w:r>
      <w:r>
        <w:t xml:space="preserve"> cycle</w:t>
      </w:r>
      <w:r w:rsidR="00B03BCE" w:rsidRPr="0042737D">
        <w:t>. This elastic energy is the amount of recoverable energy in the unloading-loading cycle and can be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B03BCE" w:rsidRPr="0042737D" w:rsidTr="00B03BCE">
        <w:tc>
          <w:tcPr>
            <w:tcW w:w="704" w:type="dxa"/>
          </w:tcPr>
          <w:p w:rsidR="00B03BCE" w:rsidRPr="0042737D" w:rsidRDefault="00B03BCE" w:rsidP="00740831">
            <w:pPr>
              <w:jc w:val="distribute"/>
            </w:pPr>
          </w:p>
        </w:tc>
        <w:tc>
          <w:tcPr>
            <w:tcW w:w="7655" w:type="dxa"/>
            <w:vAlign w:val="center"/>
          </w:tcPr>
          <w:p w:rsidR="00B03BCE" w:rsidRPr="0042737D" w:rsidRDefault="00E719C3" w:rsidP="00740831">
            <w:pPr>
              <w:jc w:val="distribute"/>
              <w:rPr>
                <w:rFonts w:cs="Arial"/>
              </w:rPr>
            </w:pPr>
            <m:oMathPara>
              <m:oMath>
                <m:sSub>
                  <m:sSubPr>
                    <m:ctrlPr>
                      <w:rPr>
                        <w:rFonts w:ascii="Cambria Math" w:hAnsi="Cambria Math" w:cs="Arial"/>
                      </w:rPr>
                    </m:ctrlPr>
                  </m:sSubPr>
                  <m:e>
                    <m:r>
                      <w:rPr>
                        <w:rFonts w:ascii="Cambria Math" w:hAnsi="Cambria Math" w:cs="Arial"/>
                      </w:rPr>
                      <m:t>W</m:t>
                    </m:r>
                  </m:e>
                  <m:sub>
                    <m:r>
                      <w:rPr>
                        <w:rFonts w:ascii="Cambria Math" w:hAnsi="Cambria Math" w:cs="Arial"/>
                      </w:rPr>
                      <m:t>E</m:t>
                    </m:r>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r>
                  <m:rPr>
                    <m:sty m:val="p"/>
                  </m:rPr>
                  <w:rPr>
                    <w:rFonts w:ascii="Cambria Math" w:hAnsi="Cambria Math" w:cs="Arial"/>
                  </w:rPr>
                  <w:sym w:font="Symbol" w:char="F073"/>
                </m:r>
                <m:r>
                  <m:rPr>
                    <m:sty m:val="p"/>
                  </m:rPr>
                  <w:rPr>
                    <w:rFonts w:ascii="Cambria Math" w:hAnsi="Cambria Math" w:cs="Arial"/>
                  </w:rPr>
                  <m:t>∆ε=</m:t>
                </m:r>
                <m:f>
                  <m:fPr>
                    <m:ctrlPr>
                      <w:rPr>
                        <w:rFonts w:ascii="Cambria Math" w:hAnsi="Cambria Math" w:cs="Arial"/>
                      </w:rPr>
                    </m:ctrlPr>
                  </m:fPr>
                  <m:num>
                    <m:sSup>
                      <m:sSupPr>
                        <m:ctrlPr>
                          <w:rPr>
                            <w:rFonts w:ascii="Cambria Math" w:hAnsi="Cambria Math" w:cs="Arial"/>
                          </w:rPr>
                        </m:ctrlPr>
                      </m:sSupPr>
                      <m:e>
                        <m:r>
                          <m:rPr>
                            <m:sty m:val="p"/>
                          </m:rPr>
                          <w:rPr>
                            <w:rFonts w:ascii="Cambria Math" w:hAnsi="Cambria Math" w:cs="Arial"/>
                          </w:rPr>
                          <m:t>σ</m:t>
                        </m:r>
                      </m:e>
                      <m:sup>
                        <m:r>
                          <w:rPr>
                            <w:rFonts w:ascii="Cambria Math" w:hAnsi="Cambria Math" w:cs="Arial"/>
                          </w:rPr>
                          <m:t>2</m:t>
                        </m:r>
                      </m:sup>
                    </m:sSup>
                  </m:num>
                  <m:den>
                    <m:r>
                      <m:rPr>
                        <m:sty m:val="p"/>
                      </m:rPr>
                      <w:rPr>
                        <w:rFonts w:ascii="Cambria Math" w:hAnsi="Cambria Math" w:cs="Arial"/>
                      </w:rPr>
                      <m:t>2E</m:t>
                    </m:r>
                  </m:den>
                </m:f>
              </m:oMath>
            </m:oMathPara>
          </w:p>
        </w:tc>
        <w:tc>
          <w:tcPr>
            <w:tcW w:w="657" w:type="dxa"/>
            <w:vAlign w:val="center"/>
          </w:tcPr>
          <w:p w:rsidR="00B03BCE" w:rsidRPr="0042737D" w:rsidRDefault="00B03BCE" w:rsidP="00740831">
            <w:pPr>
              <w:jc w:val="distribute"/>
            </w:pPr>
            <w:r w:rsidRPr="0042737D">
              <w:t>(2)</w:t>
            </w:r>
          </w:p>
        </w:tc>
      </w:tr>
    </w:tbl>
    <w:p w:rsidR="00B03BCE" w:rsidRPr="0042737D" w:rsidRDefault="00B03BCE" w:rsidP="00740831">
      <w:pPr>
        <w:spacing w:line="240" w:lineRule="auto"/>
        <w:jc w:val="both"/>
      </w:pPr>
      <w:proofErr w:type="gramStart"/>
      <w:r w:rsidRPr="0042737D">
        <w:t>where</w:t>
      </w:r>
      <w:proofErr w:type="gramEnd"/>
      <w:r w:rsidRPr="0042737D">
        <w:t xml:space="preserve"> </w:t>
      </w:r>
      <w:r w:rsidRPr="00E60B32">
        <w:rPr>
          <w:i/>
        </w:rPr>
        <w:sym w:font="Symbol" w:char="F073"/>
      </w:r>
      <w:r w:rsidRPr="0042737D">
        <w:t xml:space="preserve"> is the stress at which the unloading-loading cycle is conducted and </w:t>
      </w:r>
      <w:r w:rsidRPr="0042737D">
        <w:sym w:font="Symbol" w:char="F044"/>
      </w:r>
      <w:r w:rsidRPr="00E60B32">
        <w:rPr>
          <w:i/>
        </w:rPr>
        <w:sym w:font="Symbol" w:char="F065"/>
      </w:r>
      <w:r w:rsidRPr="0042737D">
        <w:t xml:space="preserve"> is the elastic strain produced in the cycle, which is approximately equal to the stress divided by the elastic modulus of the syntactic foam, </w:t>
      </w:r>
      <w:r w:rsidRPr="00E60B32">
        <w:rPr>
          <w:i/>
        </w:rPr>
        <w:t>E</w:t>
      </w:r>
      <w:r w:rsidRPr="0042737D">
        <w:t xml:space="preserve">. As all the syntactic foam specimens have nearly the same elastic modulus (see </w:t>
      </w:r>
      <w:r w:rsidR="00E0675C" w:rsidRPr="0042737D">
        <w:fldChar w:fldCharType="begin"/>
      </w:r>
      <w:r w:rsidR="00E0675C" w:rsidRPr="0042737D">
        <w:instrText xml:space="preserve"> REF _Ref530571049 \h </w:instrText>
      </w:r>
      <w:r w:rsidR="00740831">
        <w:instrText xml:space="preserve"> \* MERGEFORMAT </w:instrText>
      </w:r>
      <w:r w:rsidR="00E0675C" w:rsidRPr="0042737D">
        <w:fldChar w:fldCharType="separate"/>
      </w:r>
      <w:r w:rsidR="006D6217">
        <w:t xml:space="preserve">Figure </w:t>
      </w:r>
      <w:r w:rsidR="006D6217">
        <w:rPr>
          <w:noProof/>
        </w:rPr>
        <w:t>5</w:t>
      </w:r>
      <w:r w:rsidR="00E0675C" w:rsidRPr="0042737D">
        <w:fldChar w:fldCharType="end"/>
      </w:r>
      <w:r w:rsidRPr="0042737D">
        <w:t xml:space="preserve">), the elastic energy involved in cyclic loading is solely determined by the stress of the cyclic loading. </w:t>
      </w:r>
    </w:p>
    <w:p w:rsidR="00B03BCE" w:rsidRPr="0042737D" w:rsidRDefault="00B03BCE" w:rsidP="00740831">
      <w:pPr>
        <w:spacing w:line="240" w:lineRule="auto"/>
        <w:jc w:val="both"/>
        <w:rPr>
          <w:rFonts w:cs="Arial"/>
        </w:rPr>
      </w:pPr>
      <w:r w:rsidRPr="0042737D">
        <w:t>The specific damping capacity of any particular syntactic foam measured at strains between 0.02 and 0.0</w:t>
      </w:r>
      <w:r w:rsidR="00601A5B">
        <w:t>8</w:t>
      </w:r>
      <w:r w:rsidRPr="0042737D">
        <w:t xml:space="preserve"> does not vary much (</w:t>
      </w:r>
      <w:r w:rsidRPr="0042737D">
        <w:fldChar w:fldCharType="begin"/>
      </w:r>
      <w:r w:rsidRPr="0042737D">
        <w:instrText xml:space="preserve"> REF _Ref521921254 \h </w:instrText>
      </w:r>
      <w:r w:rsidR="00740831">
        <w:instrText xml:space="preserve"> \* MERGEFORMAT </w:instrText>
      </w:r>
      <w:r w:rsidRPr="0042737D">
        <w:fldChar w:fldCharType="separate"/>
      </w:r>
      <w:r w:rsidR="006D6217">
        <w:t xml:space="preserve">Figure </w:t>
      </w:r>
      <w:r w:rsidR="006D6217">
        <w:rPr>
          <w:noProof/>
        </w:rPr>
        <w:t>7</w:t>
      </w:r>
      <w:r w:rsidRPr="0042737D">
        <w:fldChar w:fldCharType="end"/>
      </w:r>
      <w:r w:rsidRPr="0042737D">
        <w:t xml:space="preserve">). It means that the ratio between the </w:t>
      </w:r>
      <w:r w:rsidRPr="0042737D">
        <w:rPr>
          <w:rFonts w:cs="Arial"/>
        </w:rPr>
        <w:t>dissipated energy by hysteresis loss</w:t>
      </w:r>
      <w:proofErr w:type="gramStart"/>
      <w:r w:rsidR="00E60B32">
        <w:rPr>
          <w:rFonts w:cs="Arial"/>
        </w:rPr>
        <w:t xml:space="preserve">, </w:t>
      </w:r>
      <w:proofErr w:type="gramEnd"/>
      <m:oMath>
        <m:sSub>
          <m:sSubPr>
            <m:ctrlPr>
              <w:rPr>
                <w:rFonts w:ascii="Cambria Math" w:hAnsi="Cambria Math" w:cs="Arial"/>
              </w:rPr>
            </m:ctrlPr>
          </m:sSubPr>
          <m:e>
            <m:r>
              <w:rPr>
                <w:rFonts w:ascii="Cambria Math" w:hAnsi="Cambria Math" w:cs="Arial"/>
              </w:rPr>
              <m:t>W</m:t>
            </m:r>
          </m:e>
          <m:sub>
            <m:r>
              <w:rPr>
                <w:rFonts w:ascii="Cambria Math" w:hAnsi="Cambria Math" w:cs="Arial"/>
              </w:rPr>
              <m:t>D</m:t>
            </m:r>
          </m:sub>
        </m:sSub>
      </m:oMath>
      <w:r w:rsidR="00E60B32">
        <w:rPr>
          <w:rFonts w:cs="Arial"/>
        </w:rPr>
        <w:t>,</w:t>
      </w:r>
      <w:r w:rsidRPr="0042737D">
        <w:rPr>
          <w:rFonts w:cs="Arial"/>
        </w:rPr>
        <w:t xml:space="preserve"> and the elastic energy involved in the loading cycle</w:t>
      </w:r>
      <w:r w:rsidR="00E60B32">
        <w:rPr>
          <w:rFonts w:cs="Arial"/>
        </w:rPr>
        <w:t xml:space="preserve">, </w:t>
      </w:r>
      <m:oMath>
        <m:sSub>
          <m:sSubPr>
            <m:ctrlPr>
              <w:rPr>
                <w:rFonts w:ascii="Cambria Math" w:hAnsi="Cambria Math" w:cs="Arial"/>
              </w:rPr>
            </m:ctrlPr>
          </m:sSubPr>
          <m:e>
            <m:r>
              <w:rPr>
                <w:rFonts w:ascii="Cambria Math" w:hAnsi="Cambria Math" w:cs="Arial"/>
              </w:rPr>
              <m:t>W</m:t>
            </m:r>
          </m:e>
          <m:sub>
            <m:r>
              <w:rPr>
                <w:rFonts w:ascii="Cambria Math" w:hAnsi="Cambria Math" w:cs="Arial"/>
              </w:rPr>
              <m:t>E</m:t>
            </m:r>
          </m:sub>
        </m:sSub>
      </m:oMath>
      <w:r w:rsidR="00E60B32">
        <w:rPr>
          <w:rFonts w:cs="Arial"/>
        </w:rPr>
        <w:t>,</w:t>
      </w:r>
      <w:r w:rsidRPr="0042737D">
        <w:rPr>
          <w:rFonts w:cs="Arial"/>
        </w:rPr>
        <w:t xml:space="preserve"> is </w:t>
      </w:r>
      <w:r w:rsidRPr="0042737D">
        <w:rPr>
          <w:rFonts w:cs="Arial"/>
        </w:rPr>
        <w:lastRenderedPageBreak/>
        <w:t>nearly a constant. Like the elastic energy, th</w:t>
      </w:r>
      <w:r w:rsidRPr="0042737D">
        <w:t xml:space="preserve">e </w:t>
      </w:r>
      <w:r w:rsidRPr="0042737D">
        <w:rPr>
          <w:rFonts w:cs="Arial"/>
        </w:rPr>
        <w:t xml:space="preserve">dissipated energy </w:t>
      </w:r>
      <w:r w:rsidR="00E60B32" w:rsidRPr="0042737D">
        <w:t>at strains between 0.02 and 0.07</w:t>
      </w:r>
      <w:r w:rsidR="00E60B32">
        <w:t xml:space="preserve"> </w:t>
      </w:r>
      <w:r w:rsidRPr="0042737D">
        <w:t xml:space="preserve">is also </w:t>
      </w:r>
      <w:r w:rsidRPr="0042737D">
        <w:rPr>
          <w:rFonts w:cs="Arial"/>
        </w:rPr>
        <w:t>proportional to the square of the applied stress</w:t>
      </w:r>
      <w:r w:rsidRPr="0042737D">
        <w:t xml:space="preserve"> of the cyclic loading</w:t>
      </w:r>
      <w:proofErr w:type="gramStart"/>
      <w:r w:rsidR="00E60B32">
        <w:t>,</w:t>
      </w:r>
      <w:r w:rsidRPr="0042737D">
        <w:t xml:space="preserve"> </w:t>
      </w:r>
      <w:proofErr w:type="gramEnd"/>
      <m:oMath>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oMath>
      <w:r w:rsidRPr="0042737D">
        <w:rPr>
          <w:rFonts w:cs="Arial"/>
        </w:rPr>
        <w:t xml:space="preserve">. </w:t>
      </w:r>
    </w:p>
    <w:p w:rsidR="00B03BCE" w:rsidRPr="0042737D" w:rsidRDefault="00B03BCE" w:rsidP="00740831">
      <w:pPr>
        <w:spacing w:line="240" w:lineRule="auto"/>
        <w:jc w:val="both"/>
        <w:rPr>
          <w:rFonts w:cs="Arial"/>
        </w:rPr>
      </w:pPr>
      <w:r w:rsidRPr="0042737D">
        <w:rPr>
          <w:rFonts w:cs="Arial"/>
        </w:rPr>
        <w:t xml:space="preserve">However, </w:t>
      </w:r>
      <w:r w:rsidRPr="0042737D">
        <w:t xml:space="preserve">the specific damping capacity </w:t>
      </w:r>
      <w:r w:rsidRPr="0042737D">
        <w:rPr>
          <w:rFonts w:cs="Arial"/>
        </w:rPr>
        <w:t xml:space="preserve">of the first hysteresis loop </w:t>
      </w:r>
      <w:r w:rsidRPr="0042737D">
        <w:t xml:space="preserve">measured at the strain of 0.01 in the intermittent cyclic compression is considerably lower than those of the subsequent </w:t>
      </w:r>
      <w:r w:rsidRPr="0042737D">
        <w:rPr>
          <w:rFonts w:cs="Arial"/>
        </w:rPr>
        <w:t>hysteresis loops</w:t>
      </w:r>
      <w:r w:rsidRPr="0042737D">
        <w:t xml:space="preserve"> (</w:t>
      </w:r>
      <w:r w:rsidRPr="0042737D">
        <w:fldChar w:fldCharType="begin"/>
      </w:r>
      <w:r w:rsidRPr="0042737D">
        <w:instrText xml:space="preserve"> REF _Ref521921254 \h </w:instrText>
      </w:r>
      <w:r w:rsidR="00740831">
        <w:instrText xml:space="preserve"> \* MERGEFORMAT </w:instrText>
      </w:r>
      <w:r w:rsidRPr="0042737D">
        <w:fldChar w:fldCharType="separate"/>
      </w:r>
      <w:r w:rsidR="006D6217">
        <w:t xml:space="preserve">Figure </w:t>
      </w:r>
      <w:r w:rsidR="006D6217">
        <w:rPr>
          <w:noProof/>
        </w:rPr>
        <w:t>7</w:t>
      </w:r>
      <w:r w:rsidRPr="0042737D">
        <w:fldChar w:fldCharType="end"/>
      </w:r>
      <w:r w:rsidRPr="0042737D">
        <w:t xml:space="preserve">). It is appreciated that the first compression cycle was conducted at a relatively low </w:t>
      </w:r>
      <w:r w:rsidRPr="0042737D">
        <w:rPr>
          <w:rFonts w:cs="Arial"/>
        </w:rPr>
        <w:t xml:space="preserve">stress. It seems that this low stress amplitude is not sufficient to initiate the main energy dissipation or damping mechanism prevalent at higher stress amplitudes in the subsequent hysteresis loops. </w:t>
      </w:r>
    </w:p>
    <w:p w:rsidR="00B03BCE" w:rsidRPr="0042737D" w:rsidRDefault="00B03BCE" w:rsidP="00740831">
      <w:pPr>
        <w:spacing w:line="240" w:lineRule="auto"/>
        <w:jc w:val="both"/>
        <w:rPr>
          <w:rFonts w:cs="Arial"/>
        </w:rPr>
      </w:pPr>
      <w:r w:rsidRPr="0042737D">
        <w:rPr>
          <w:rFonts w:cs="Arial"/>
        </w:rPr>
        <w:t>It is worth noting that the specific damping capacity is one of several parameters that are used to quantify the damping property of a material. Depen</w:t>
      </w:r>
      <w:r w:rsidR="00E60B32">
        <w:rPr>
          <w:rFonts w:cs="Arial"/>
        </w:rPr>
        <w:t>ding on the measurement methods (</w:t>
      </w:r>
      <w:r w:rsidRPr="0042737D">
        <w:rPr>
          <w:rFonts w:cs="Arial"/>
        </w:rPr>
        <w:t>such as torsion pendulum, suspended beam, dynamic mechanical thermal analyser, piezoelectric ultrasonic vibration, decay and resonant vibration</w:t>
      </w:r>
      <w:r w:rsidR="00E60B32">
        <w:rPr>
          <w:rFonts w:cs="Arial"/>
        </w:rPr>
        <w:t>)</w:t>
      </w:r>
      <w:r w:rsidRPr="0042737D">
        <w:rPr>
          <w:rFonts w:cs="Arial"/>
        </w:rPr>
        <w:t>, a variety of parameters, including loss angle (</w:t>
      </w:r>
      <w:r w:rsidRPr="00E60B32">
        <w:rPr>
          <w:rFonts w:cs="Arial"/>
          <w:i/>
        </w:rPr>
        <w:t>φ</w:t>
      </w:r>
      <w:r w:rsidRPr="0042737D">
        <w:rPr>
          <w:rFonts w:cs="Arial"/>
        </w:rPr>
        <w:t xml:space="preserve">), loss tangent (tan </w:t>
      </w:r>
      <w:r w:rsidRPr="00E60B32">
        <w:rPr>
          <w:rFonts w:cs="Arial"/>
          <w:i/>
        </w:rPr>
        <w:t>φ</w:t>
      </w:r>
      <w:r w:rsidRPr="0042737D">
        <w:rPr>
          <w:rFonts w:cs="Arial"/>
        </w:rPr>
        <w:t>), inverse quality factor (</w:t>
      </w:r>
      <w:r w:rsidRPr="00E60B32">
        <w:rPr>
          <w:rFonts w:cs="Arial"/>
          <w:i/>
        </w:rPr>
        <w:t>Q</w:t>
      </w:r>
      <w:r w:rsidRPr="0042737D">
        <w:rPr>
          <w:rFonts w:cs="Arial"/>
          <w:vertAlign w:val="superscript"/>
        </w:rPr>
        <w:t>-1</w:t>
      </w:r>
      <w:r w:rsidRPr="0042737D">
        <w:rPr>
          <w:rFonts w:cs="Arial"/>
        </w:rPr>
        <w:t>), loss factor (</w:t>
      </w:r>
      <w:r w:rsidRPr="00E60B32">
        <w:rPr>
          <w:rFonts w:cs="Arial"/>
          <w:i/>
        </w:rPr>
        <w:t>η</w:t>
      </w:r>
      <w:r w:rsidRPr="0042737D">
        <w:rPr>
          <w:rFonts w:cs="Arial"/>
        </w:rPr>
        <w:t>), logarithmic decrement (</w:t>
      </w:r>
      <w:r w:rsidRPr="00E60B32">
        <w:rPr>
          <w:rFonts w:cs="Arial"/>
          <w:i/>
        </w:rPr>
        <w:t>δ</w:t>
      </w:r>
      <w:r w:rsidRPr="0042737D">
        <w:rPr>
          <w:rFonts w:cs="Arial"/>
        </w:rPr>
        <w:t>) and specific damping capacity (</w:t>
      </w:r>
      <w:r w:rsidRPr="00E60B32">
        <w:rPr>
          <w:rFonts w:cs="Arial"/>
          <w:i/>
        </w:rPr>
        <w:t>ψ</w:t>
      </w:r>
      <w:r w:rsidRPr="0042737D">
        <w:rPr>
          <w:rFonts w:cs="Arial"/>
        </w:rPr>
        <w:t xml:space="preserve">), are used to characterise the damping capacity. </w:t>
      </w:r>
      <w:r w:rsidR="004145F1" w:rsidRPr="00740831">
        <w:rPr>
          <w:rFonts w:cs="Arial"/>
        </w:rPr>
        <w:t>Although t</w:t>
      </w:r>
      <w:r w:rsidRPr="00740831">
        <w:rPr>
          <w:rFonts w:cs="Arial"/>
        </w:rPr>
        <w:t xml:space="preserve">hese parameters are </w:t>
      </w:r>
      <w:r w:rsidR="004145F1" w:rsidRPr="00740831">
        <w:rPr>
          <w:rFonts w:cs="Arial"/>
        </w:rPr>
        <w:t>sensitive to frequency and temperature, they</w:t>
      </w:r>
      <w:r w:rsidR="004145F1">
        <w:rPr>
          <w:rFonts w:cs="Arial"/>
        </w:rPr>
        <w:t xml:space="preserve"> are</w:t>
      </w:r>
      <w:r w:rsidR="004145F1" w:rsidRPr="0042737D">
        <w:rPr>
          <w:rFonts w:cs="Arial"/>
        </w:rPr>
        <w:t xml:space="preserve"> </w:t>
      </w:r>
      <w:r w:rsidRPr="0042737D">
        <w:rPr>
          <w:rFonts w:cs="Arial"/>
        </w:rPr>
        <w:t xml:space="preserve">interchangeable with a proper conversion in cases of relatively small damping capacity (tan </w:t>
      </w:r>
      <w:r w:rsidRPr="00E60B32">
        <w:rPr>
          <w:rFonts w:cs="Arial"/>
          <w:i/>
        </w:rPr>
        <w:t>φ</w:t>
      </w:r>
      <w:r w:rsidRPr="0042737D">
        <w:rPr>
          <w:rFonts w:cs="Arial"/>
        </w:rPr>
        <w:t xml:space="preserve"> &lt; 0.1) by the following equation </w:t>
      </w:r>
      <w:r w:rsidRPr="0042737D">
        <w:rPr>
          <w:rFonts w:cs="Arial"/>
        </w:rPr>
        <w:fldChar w:fldCharType="begin"/>
      </w:r>
      <w:r w:rsidR="003F04F8">
        <w:rPr>
          <w:rFonts w:cs="Arial"/>
        </w:rPr>
        <w:instrText xml:space="preserve"> ADDIN EN.CITE &lt;EndNote&gt;&lt;Cite&gt;&lt;Author&gt;Lu&lt;/Author&gt;&lt;Year&gt;2009&lt;/Year&gt;&lt;RecNum&gt;302&lt;/RecNum&gt;&lt;DisplayText&gt;[26]&lt;/DisplayText&gt;&lt;record&gt;&lt;rec-number&gt;302&lt;/rec-number&gt;&lt;foreign-keys&gt;&lt;key app="EN" db-id="afx5vp9z6d5pfxexr2kpd0dbaaw0pdf59tvw" timestamp="1534410966"&gt;302&lt;/key&gt;&lt;/foreign-keys&gt;&lt;ref-type name="Journal Article"&gt;17&lt;/ref-type&gt;&lt;contributors&gt;&lt;authors&gt;&lt;author&gt;Lu, Hui&lt;/author&gt;&lt;author&gt;Wang, Xianping&lt;/author&gt;&lt;author&gt;Zhang, Tao&lt;/author&gt;&lt;author&gt;Cheng, Zhijun&lt;/author&gt;&lt;author&gt;Fang, Qianfeng&lt;/author&gt;&lt;/authors&gt;&lt;/contributors&gt;&lt;titles&gt;&lt;title&gt;Design, Fabrication, and Properties of High Damping Metal Matrix Composites—A Review&lt;/title&gt;&lt;secondary-title&gt;Materials&lt;/secondary-title&gt;&lt;/titles&gt;&lt;periodical&gt;&lt;full-title&gt;Materials&lt;/full-title&gt;&lt;/periodical&gt;&lt;pages&gt;958&lt;/pages&gt;&lt;volume&gt;2&lt;/volume&gt;&lt;number&gt;3&lt;/number&gt;&lt;dates&gt;&lt;year&gt;2009&lt;/year&gt;&lt;/dates&gt;&lt;isbn&gt;1996-1944&lt;/isbn&gt;&lt;accession-num&gt;doi:10.3390/ma2030958&lt;/accession-num&gt;&lt;urls&gt;&lt;related-urls&gt;&lt;url&gt;http://www.mdpi.com/1996-1944/2/3/958&lt;/url&gt;&lt;/related-urls&gt;&lt;/urls&gt;&lt;/record&gt;&lt;/Cite&gt;&lt;/EndNote&gt;</w:instrText>
      </w:r>
      <w:r w:rsidRPr="0042737D">
        <w:rPr>
          <w:rFonts w:cs="Arial"/>
        </w:rPr>
        <w:fldChar w:fldCharType="separate"/>
      </w:r>
      <w:r w:rsidR="003F04F8">
        <w:rPr>
          <w:rFonts w:cs="Arial"/>
          <w:noProof/>
        </w:rPr>
        <w:t>[26]</w:t>
      </w:r>
      <w:r w:rsidRPr="0042737D">
        <w:rPr>
          <w:rFonts w:cs="Arial"/>
        </w:rPr>
        <w:fldChar w:fldCharType="end"/>
      </w:r>
      <w:r w:rsidRPr="0042737D">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B03BCE" w:rsidRPr="0042737D" w:rsidTr="00B03BCE">
        <w:tc>
          <w:tcPr>
            <w:tcW w:w="704" w:type="dxa"/>
          </w:tcPr>
          <w:p w:rsidR="00B03BCE" w:rsidRPr="0042737D" w:rsidRDefault="00B03BCE" w:rsidP="00740831">
            <w:pPr>
              <w:jc w:val="both"/>
            </w:pPr>
          </w:p>
        </w:tc>
        <w:tc>
          <w:tcPr>
            <w:tcW w:w="7655" w:type="dxa"/>
            <w:vAlign w:val="center"/>
          </w:tcPr>
          <w:p w:rsidR="00B03BCE" w:rsidRPr="0042737D" w:rsidRDefault="00B03BCE" w:rsidP="00740831">
            <w:pPr>
              <w:jc w:val="center"/>
              <w:rPr>
                <w:rFonts w:cs="Arial"/>
              </w:rPr>
            </w:pPr>
            <m:oMath>
              <m:r>
                <m:rPr>
                  <m:sty m:val="p"/>
                </m:rPr>
                <w:rPr>
                  <w:rFonts w:ascii="Cambria Math" w:hAnsi="Cambria Math" w:cs="Arial"/>
                </w:rPr>
                <m:t>φ≈tan φ=</m:t>
              </m:r>
              <m:sSup>
                <m:sSupPr>
                  <m:ctrlPr>
                    <w:rPr>
                      <w:rFonts w:ascii="Cambria Math" w:hAnsi="Cambria Math" w:cs="Arial"/>
                    </w:rPr>
                  </m:ctrlPr>
                </m:sSupPr>
                <m:e>
                  <m:r>
                    <m:rPr>
                      <m:sty m:val="p"/>
                    </m:rPr>
                    <w:rPr>
                      <w:rFonts w:ascii="Cambria Math" w:hAnsi="Cambria Math" w:cs="Arial"/>
                    </w:rPr>
                    <m:t>Q</m:t>
                  </m:r>
                </m:e>
                <m:sup>
                  <m:r>
                    <w:rPr>
                      <w:rFonts w:ascii="Cambria Math" w:hAnsi="Cambria Math" w:cs="Arial"/>
                    </w:rPr>
                    <m:t>-1</m:t>
                  </m:r>
                </m:sup>
              </m:sSup>
              <m:r>
                <m:rPr>
                  <m:sty m:val="p"/>
                </m:rPr>
                <w:rPr>
                  <w:rFonts w:ascii="Cambria Math" w:hAnsi="Cambria Math" w:cs="Arial"/>
                </w:rPr>
                <m:t>= η =</m:t>
              </m:r>
              <m:f>
                <m:fPr>
                  <m:ctrlPr>
                    <w:rPr>
                      <w:rFonts w:ascii="Cambria Math" w:hAnsi="Cambria Math" w:cs="Arial"/>
                    </w:rPr>
                  </m:ctrlPr>
                </m:fPr>
                <m:num>
                  <m:r>
                    <m:rPr>
                      <m:sty m:val="p"/>
                    </m:rPr>
                    <w:rPr>
                      <w:rFonts w:ascii="Cambria Math" w:hAnsi="Cambria Math" w:cs="Arial"/>
                    </w:rPr>
                    <m:t>ψ</m:t>
                  </m:r>
                </m:num>
                <m:den>
                  <m:r>
                    <w:rPr>
                      <w:rFonts w:ascii="Cambria Math" w:hAnsi="Cambria Math" w:cs="Arial"/>
                    </w:rPr>
                    <m:t>2π</m:t>
                  </m:r>
                </m:den>
              </m:f>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δ</m:t>
                  </m:r>
                </m:num>
                <m:den>
                  <m:r>
                    <w:rPr>
                      <w:rFonts w:ascii="Cambria Math" w:hAnsi="Cambria Math" w:cs="Arial"/>
                    </w:rPr>
                    <m:t>π</m:t>
                  </m:r>
                </m:den>
              </m:f>
            </m:oMath>
            <w:r w:rsidRPr="0042737D">
              <w:rPr>
                <w:rFonts w:cs="Arial"/>
              </w:rPr>
              <w:t xml:space="preserve"> </w:t>
            </w:r>
          </w:p>
        </w:tc>
        <w:tc>
          <w:tcPr>
            <w:tcW w:w="657" w:type="dxa"/>
            <w:vAlign w:val="center"/>
          </w:tcPr>
          <w:p w:rsidR="00B03BCE" w:rsidRPr="0042737D" w:rsidRDefault="00B03BCE" w:rsidP="00740831">
            <w:pPr>
              <w:jc w:val="center"/>
            </w:pPr>
            <w:r w:rsidRPr="0042737D">
              <w:t>(</w:t>
            </w:r>
            <w:r w:rsidRPr="0042737D">
              <w:rPr>
                <w:noProof/>
              </w:rPr>
              <w:t>3</w:t>
            </w:r>
            <w:r w:rsidRPr="0042737D">
              <w:t>)</w:t>
            </w:r>
          </w:p>
        </w:tc>
      </w:tr>
    </w:tbl>
    <w:p w:rsidR="00B03BCE" w:rsidRPr="00AD6ECC" w:rsidRDefault="00B03BCE" w:rsidP="00740831">
      <w:pPr>
        <w:spacing w:line="240" w:lineRule="auto"/>
        <w:jc w:val="both"/>
        <w:rPr>
          <w:rFonts w:cs="Arial"/>
        </w:rPr>
      </w:pPr>
      <w:bookmarkStart w:id="51" w:name="OLE_LINK9"/>
      <w:bookmarkStart w:id="52" w:name="OLE_LINK10"/>
      <w:r w:rsidRPr="0042737D">
        <w:t xml:space="preserve">The </w:t>
      </w:r>
      <w:r w:rsidR="00E60B32">
        <w:t xml:space="preserve">order of magnitude of the </w:t>
      </w:r>
      <w:r w:rsidRPr="0042737D">
        <w:t xml:space="preserve">damping capacity measured in this study is comparable to those measured by Cox </w:t>
      </w:r>
      <w:r w:rsidRPr="0042737D">
        <w:rPr>
          <w:i/>
        </w:rPr>
        <w:t>et al</w:t>
      </w:r>
      <w:r w:rsidRPr="0042737D">
        <w:t xml:space="preserve">. </w:t>
      </w:r>
      <w:r w:rsidRPr="0042737D">
        <w:fldChar w:fldCharType="begin"/>
      </w:r>
      <w:r w:rsidR="003E4F57" w:rsidRPr="0042737D">
        <w:instrText xml:space="preserve"> ADDIN EN.CITE &lt;EndNote&gt;&lt;Cite&gt;&lt;Author&gt;Cox&lt;/Author&gt;&lt;Year&gt;2014&lt;/Year&gt;&lt;RecNum&gt;98&lt;/RecNum&gt;&lt;DisplayText&gt;[2]&lt;/DisplayText&gt;&lt;record&gt;&lt;rec-number&gt;98&lt;/rec-number&gt;&lt;foreign-keys&gt;&lt;key app="EN" db-id="afx5vp9z6d5pfxexr2kpd0dbaaw0pdf59tvw" timestamp="1508265448"&gt;98&lt;/key&gt;&lt;key app="ENWeb" db-id=""&gt;0&lt;/key&gt;&lt;/foreign-keys&gt;&lt;ref-type name="Journal Article"&gt;17&lt;/ref-type&gt;&lt;contributors&gt;&lt;authors&gt;&lt;author&gt;Cox, James&lt;/author&gt;&lt;author&gt;Luong, Dung&lt;/author&gt;&lt;author&gt;Shunmugasamy, Vasanth&lt;/author&gt;&lt;author&gt;Gupta, Nikhil&lt;/author&gt;&lt;author&gt;Strbik, Oliver&lt;/author&gt;&lt;author&gt;Cho, Kyu&lt;/author&gt;&lt;/authors&gt;&lt;/contributors&gt;&lt;titles&gt;&lt;title&gt;Dynamic and Thermal Properties of Aluminum Alloy A356/Silicon Carbide Hollow Particle Syntactic Foams&lt;/title&gt;&lt;secondary-title&gt;Metals&lt;/secondary-title&gt;&lt;/titles&gt;&lt;periodical&gt;&lt;full-title&gt;Metals&lt;/full-title&gt;&lt;/periodical&gt;&lt;pages&gt;530-548&lt;/pages&gt;&lt;volume&gt;4&lt;/volume&gt;&lt;number&gt;4&lt;/number&gt;&lt;dates&gt;&lt;year&gt;2014&lt;/year&gt;&lt;/dates&gt;&lt;isbn&gt;2075-4701&lt;/isbn&gt;&lt;urls&gt;&lt;/urls&gt;&lt;electronic-resource-num&gt;10.3390/met4040530&lt;/electronic-resource-num&gt;&lt;/record&gt;&lt;/Cite&gt;&lt;/EndNote&gt;</w:instrText>
      </w:r>
      <w:r w:rsidRPr="0042737D">
        <w:fldChar w:fldCharType="separate"/>
      </w:r>
      <w:r w:rsidR="003E4F57" w:rsidRPr="0042737D">
        <w:rPr>
          <w:noProof/>
        </w:rPr>
        <w:t>[2]</w:t>
      </w:r>
      <w:r w:rsidRPr="0042737D">
        <w:fldChar w:fldCharType="end"/>
      </w:r>
      <w:r w:rsidR="00E60B32">
        <w:t xml:space="preserve">, </w:t>
      </w:r>
      <w:proofErr w:type="spellStart"/>
      <w:r w:rsidRPr="0042737D">
        <w:t>Licitra</w:t>
      </w:r>
      <w:proofErr w:type="spellEnd"/>
      <w:r w:rsidRPr="0042737D">
        <w:rPr>
          <w:i/>
        </w:rPr>
        <w:t xml:space="preserve"> et al</w:t>
      </w:r>
      <w:r w:rsidRPr="0042737D">
        <w:t xml:space="preserve">. </w:t>
      </w:r>
      <w:r w:rsidRPr="0042737D">
        <w:fldChar w:fldCharType="begin"/>
      </w:r>
      <w:r w:rsidR="00687EFB" w:rsidRPr="0042737D">
        <w:instrText xml:space="preserve"> ADDIN EN.CITE &lt;EndNote&gt;&lt;Cite&gt;&lt;Author&gt;Licitra&lt;/Author&gt;&lt;Year&gt;2015&lt;/Year&gt;&lt;RecNum&gt;197&lt;/RecNum&gt;&lt;DisplayText&gt;[17]&lt;/DisplayText&gt;&lt;record&gt;&lt;rec-number&gt;197&lt;/rec-number&gt;&lt;foreign-keys&gt;&lt;key app="EN" db-id="afx5vp9z6d5pfxexr2kpd0dbaaw0pdf59tvw" timestamp="1508266017"&gt;197&lt;/key&gt;&lt;key app="ENWeb" db-id=""&gt;0&lt;/key&gt;&lt;/foreign-keys&gt;&lt;ref-type name="Journal Article"&gt;17&lt;/ref-type&gt;&lt;contributors&gt;&lt;authors&gt;&lt;author&gt;Licitra, Luca&lt;/author&gt;&lt;author&gt;Luong, Dung D&lt;/author&gt;&lt;author&gt;Strbik, Oliver M&lt;/author&gt;&lt;author&gt;Gupta, Nikhil&lt;/author&gt;&lt;/authors&gt;&lt;/contributors&gt;&lt;titles&gt;&lt;title&gt;Dynamic properties of alumina hollow particle filled aluminum alloy A356 matrix syntactic foams&lt;/title&gt;&lt;secondary-title&gt;Materials &amp;amp; Design&lt;/secondary-title&gt;&lt;/titles&gt;&lt;periodical&gt;&lt;full-title&gt;Materials &amp;amp; Design&lt;/full-title&gt;&lt;/periodical&gt;&lt;pages&gt;504-515&lt;/pages&gt;&lt;volume&gt;66&lt;/volume&gt;&lt;dates&gt;&lt;year&gt;2015&lt;/year&gt;&lt;/dates&gt;&lt;isbn&gt;0261-3069&lt;/isbn&gt;&lt;urls&gt;&lt;/urls&gt;&lt;/record&gt;&lt;/Cite&gt;&lt;/EndNote&gt;</w:instrText>
      </w:r>
      <w:r w:rsidRPr="0042737D">
        <w:fldChar w:fldCharType="separate"/>
      </w:r>
      <w:r w:rsidR="00687EFB" w:rsidRPr="0042737D">
        <w:rPr>
          <w:noProof/>
        </w:rPr>
        <w:t>[17]</w:t>
      </w:r>
      <w:r w:rsidRPr="0042737D">
        <w:fldChar w:fldCharType="end"/>
      </w:r>
      <w:r w:rsidRPr="0042737D">
        <w:t xml:space="preserve"> </w:t>
      </w:r>
      <w:r w:rsidR="00E60B32" w:rsidRPr="0081069A">
        <w:t xml:space="preserve">and </w:t>
      </w:r>
      <w:proofErr w:type="spellStart"/>
      <w:r w:rsidR="00E60B32" w:rsidRPr="0081069A">
        <w:rPr>
          <w:color w:val="000000" w:themeColor="text1"/>
        </w:rPr>
        <w:t>Katona</w:t>
      </w:r>
      <w:proofErr w:type="spellEnd"/>
      <w:r w:rsidR="00E60B32" w:rsidRPr="0081069A">
        <w:rPr>
          <w:color w:val="000000" w:themeColor="text1"/>
        </w:rPr>
        <w:t xml:space="preserve"> </w:t>
      </w:r>
      <w:r w:rsidR="00E60B32" w:rsidRPr="0081069A">
        <w:rPr>
          <w:i/>
          <w:color w:val="000000" w:themeColor="text1"/>
        </w:rPr>
        <w:t>et al</w:t>
      </w:r>
      <w:r w:rsidR="00E60B32" w:rsidRPr="0081069A">
        <w:rPr>
          <w:color w:val="000000" w:themeColor="text1"/>
        </w:rPr>
        <w:t xml:space="preserve">. </w:t>
      </w:r>
      <w:r w:rsidR="003307C0" w:rsidRPr="0081069A">
        <w:rPr>
          <w:color w:val="000000" w:themeColor="text1"/>
        </w:rPr>
        <w:fldChar w:fldCharType="begin"/>
      </w:r>
      <w:r w:rsidR="003307C0" w:rsidRPr="0081069A">
        <w:rPr>
          <w:color w:val="000000" w:themeColor="text1"/>
        </w:rPr>
        <w:instrText xml:space="preserve"> ADDIN EN.CITE &lt;EndNote&gt;&lt;Cite ExcludeYear="1"&gt;&lt;Author&gt;Katona&lt;/Author&gt;&lt;Year&gt;2019&lt;/Year&gt;&lt;RecNum&gt;319&lt;/RecNum&gt;&lt;DisplayText&gt;[18]&lt;/DisplayText&gt;&lt;record&gt;&lt;rec-number&gt;319&lt;/rec-number&gt;&lt;foreign-keys&gt;&lt;key app="EN" db-id="afx5vp9z6d5pfxexr2kpd0dbaaw0pdf59tvw" timestamp="1543926982"&gt;319&lt;/key&gt;&lt;/foreign-keys&gt;&lt;ref-type name="Journal Article"&gt;17&lt;/ref-type&gt;&lt;contributors&gt;&lt;authors&gt;&lt;author&gt;Katona, Bálint&lt;/author&gt;&lt;author&gt;Szlancsik, Attila&lt;/author&gt;&lt;author&gt;Tábi, Tamás&lt;/author&gt;&lt;author&gt;Orbulov, Imre Norbert&lt;/author&gt;&lt;/authors&gt;&lt;/contributors&gt;&lt;titles&gt;&lt;title&gt;Compressive characteristics and low frequency damping of aluminium matrix syntactic foams&lt;/title&gt;&lt;secondary-title&gt;Materials Science and Engineering: A&lt;/secondary-title&gt;&lt;/titles&gt;&lt;periodical&gt;&lt;full-title&gt;Materials Science and Engineering: A&lt;/full-title&gt;&lt;/periodical&gt;&lt;pages&gt;140-148&lt;/pages&gt;&lt;volume&gt;739&lt;/volume&gt;&lt;keywords&gt;&lt;keyword&gt;Aluminium matrix syntactic foam&lt;/keyword&gt;&lt;keyword&gt;Composite metal foam&lt;/keyword&gt;&lt;keyword&gt;Effective Young&amp;apos;s modulus&lt;/keyword&gt;&lt;keyword&gt;Dynamic mechanical analysis&lt;/keyword&gt;&lt;keyword&gt;Damping&lt;/keyword&gt;&lt;/keywords&gt;&lt;dates&gt;&lt;year&gt;2019&lt;/year&gt;&lt;pub-dates&gt;&lt;date&gt;2019/01/02/&lt;/date&gt;&lt;/pub-dates&gt;&lt;/dates&gt;&lt;isbn&gt;0921-5093&lt;/isbn&gt;&lt;urls&gt;&lt;related-urls&gt;&lt;url&gt;http://www.sciencedirect.com/science/article/pii/S0921509318313340&lt;/url&gt;&lt;/related-urls&gt;&lt;/urls&gt;&lt;electronic-resource-num&gt;https://doi.org/10.1016/j.msea.2018.10.014&lt;/electronic-resource-num&gt;&lt;/record&gt;&lt;/Cite&gt;&lt;/EndNote&gt;</w:instrText>
      </w:r>
      <w:r w:rsidR="003307C0" w:rsidRPr="0081069A">
        <w:rPr>
          <w:color w:val="000000" w:themeColor="text1"/>
        </w:rPr>
        <w:fldChar w:fldCharType="separate"/>
      </w:r>
      <w:r w:rsidR="003307C0" w:rsidRPr="0081069A">
        <w:rPr>
          <w:noProof/>
          <w:color w:val="000000" w:themeColor="text1"/>
        </w:rPr>
        <w:t>[18]</w:t>
      </w:r>
      <w:r w:rsidR="003307C0" w:rsidRPr="0081069A">
        <w:rPr>
          <w:color w:val="000000" w:themeColor="text1"/>
        </w:rPr>
        <w:fldChar w:fldCharType="end"/>
      </w:r>
      <w:r w:rsidR="00E60B32" w:rsidRPr="0081069A">
        <w:rPr>
          <w:color w:val="000000" w:themeColor="text1"/>
        </w:rPr>
        <w:t xml:space="preserve"> </w:t>
      </w:r>
      <w:r w:rsidRPr="0081069A">
        <w:t>on</w:t>
      </w:r>
      <w:r w:rsidRPr="0042737D">
        <w:t xml:space="preserve"> Al matrix syntactic foams reinforced with hollow Al</w:t>
      </w:r>
      <w:r w:rsidRPr="0042737D">
        <w:rPr>
          <w:vertAlign w:val="subscript"/>
        </w:rPr>
        <w:t>2</w:t>
      </w:r>
      <w:r w:rsidRPr="0042737D">
        <w:t>O</w:t>
      </w:r>
      <w:r w:rsidRPr="0042737D">
        <w:rPr>
          <w:vertAlign w:val="subscript"/>
        </w:rPr>
        <w:t>3</w:t>
      </w:r>
      <w:r w:rsidR="00645523">
        <w:t xml:space="preserve">, </w:t>
      </w:r>
      <w:proofErr w:type="spellStart"/>
      <w:r w:rsidRPr="0042737D">
        <w:t>SiC</w:t>
      </w:r>
      <w:proofErr w:type="spellEnd"/>
      <w:r w:rsidRPr="0042737D">
        <w:t xml:space="preserve"> </w:t>
      </w:r>
      <w:r w:rsidR="00645523">
        <w:t xml:space="preserve">or </w:t>
      </w:r>
      <w:r w:rsidR="00645523" w:rsidRPr="001B6F8D">
        <w:rPr>
          <w:color w:val="000000" w:themeColor="text1"/>
        </w:rPr>
        <w:t>Al</w:t>
      </w:r>
      <w:r w:rsidR="00645523" w:rsidRPr="001B6F8D">
        <w:rPr>
          <w:color w:val="000000" w:themeColor="text1"/>
          <w:vertAlign w:val="subscript"/>
        </w:rPr>
        <w:t>2</w:t>
      </w:r>
      <w:r w:rsidR="00645523" w:rsidRPr="001B6F8D">
        <w:rPr>
          <w:color w:val="000000" w:themeColor="text1"/>
        </w:rPr>
        <w:t>O</w:t>
      </w:r>
      <w:r w:rsidR="00645523" w:rsidRPr="001B6F8D">
        <w:rPr>
          <w:color w:val="000000" w:themeColor="text1"/>
          <w:vertAlign w:val="subscript"/>
        </w:rPr>
        <w:t>3</w:t>
      </w:r>
      <w:r w:rsidR="00645523">
        <w:rPr>
          <w:color w:val="000000" w:themeColor="text1"/>
        </w:rPr>
        <w:t>-</w:t>
      </w:r>
      <w:r w:rsidR="00645523" w:rsidRPr="001B6F8D">
        <w:rPr>
          <w:color w:val="000000" w:themeColor="text1"/>
        </w:rPr>
        <w:t>SiO</w:t>
      </w:r>
      <w:r w:rsidR="00645523" w:rsidRPr="001B6F8D">
        <w:rPr>
          <w:color w:val="000000" w:themeColor="text1"/>
          <w:vertAlign w:val="subscript"/>
        </w:rPr>
        <w:t>2</w:t>
      </w:r>
      <w:r w:rsidR="00645523">
        <w:rPr>
          <w:color w:val="000000" w:themeColor="text1"/>
        </w:rPr>
        <w:t xml:space="preserve"> </w:t>
      </w:r>
      <w:r w:rsidRPr="0042737D">
        <w:t xml:space="preserve">particles using </w:t>
      </w:r>
      <w:r w:rsidR="00645523">
        <w:rPr>
          <w:rFonts w:cs="Arial"/>
        </w:rPr>
        <w:t>dynamic mechanical analyser.</w:t>
      </w:r>
      <w:r w:rsidR="008D0B7A">
        <w:rPr>
          <w:rFonts w:cs="Arial"/>
        </w:rPr>
        <w:t xml:space="preserve"> </w:t>
      </w:r>
    </w:p>
    <w:p w:rsidR="00A236D5" w:rsidRDefault="00AA2CE9" w:rsidP="00740831">
      <w:pPr>
        <w:pStyle w:val="Heading2"/>
        <w:spacing w:line="240" w:lineRule="auto"/>
      </w:pPr>
      <w:bookmarkStart w:id="53" w:name="_Toc522726829"/>
      <w:bookmarkEnd w:id="51"/>
      <w:bookmarkEnd w:id="52"/>
      <w:r>
        <w:t>Damping mechanism</w:t>
      </w:r>
      <w:r w:rsidR="00A236D5">
        <w:t xml:space="preserve"> </w:t>
      </w:r>
      <w:bookmarkEnd w:id="53"/>
    </w:p>
    <w:p w:rsidR="00E0675C" w:rsidRPr="0042737D" w:rsidRDefault="00E0675C" w:rsidP="00740831">
      <w:pPr>
        <w:spacing w:line="240" w:lineRule="auto"/>
        <w:jc w:val="both"/>
      </w:pPr>
      <w:r w:rsidRPr="0042737D">
        <w:fldChar w:fldCharType="begin"/>
      </w:r>
      <w:r w:rsidRPr="0042737D">
        <w:instrText xml:space="preserve"> REF _Ref521915661 \h </w:instrText>
      </w:r>
      <w:r w:rsidR="00740831">
        <w:instrText xml:space="preserve"> \* MERGEFORMAT </w:instrText>
      </w:r>
      <w:r w:rsidRPr="0042737D">
        <w:fldChar w:fldCharType="separate"/>
      </w:r>
      <w:r w:rsidR="006D6217">
        <w:t xml:space="preserve">Figure </w:t>
      </w:r>
      <w:r w:rsidR="006D6217">
        <w:rPr>
          <w:noProof/>
        </w:rPr>
        <w:t>8</w:t>
      </w:r>
      <w:r w:rsidRPr="0042737D">
        <w:fldChar w:fldCharType="end"/>
      </w:r>
      <w:r w:rsidRPr="0042737D">
        <w:t xml:space="preserve"> shows that the specific damping capacity is proportional to the CM volume percentage in the syntactic foam. For the syntactic foams with the same CM volume percentage, CM particle size has little effect on the specific damping capacity (</w:t>
      </w:r>
      <w:r w:rsidR="00EA50A4" w:rsidRPr="0042737D">
        <w:fldChar w:fldCharType="begin"/>
      </w:r>
      <w:r w:rsidR="00EA50A4" w:rsidRPr="0042737D">
        <w:instrText xml:space="preserve"> REF _Ref521921254 \h </w:instrText>
      </w:r>
      <w:r w:rsidR="00740831">
        <w:instrText xml:space="preserve"> \* MERGEFORMAT </w:instrText>
      </w:r>
      <w:r w:rsidR="00EA50A4" w:rsidRPr="0042737D">
        <w:fldChar w:fldCharType="separate"/>
      </w:r>
      <w:r w:rsidR="006D6217">
        <w:t xml:space="preserve">Figure </w:t>
      </w:r>
      <w:r w:rsidR="006D6217">
        <w:rPr>
          <w:noProof/>
        </w:rPr>
        <w:t>7</w:t>
      </w:r>
      <w:r w:rsidR="00EA50A4" w:rsidRPr="0042737D">
        <w:fldChar w:fldCharType="end"/>
      </w:r>
      <w:r w:rsidRPr="0042737D">
        <w:t>c). It</w:t>
      </w:r>
      <w:bookmarkStart w:id="54" w:name="_GoBack"/>
      <w:bookmarkEnd w:id="54"/>
      <w:r w:rsidRPr="0042737D">
        <w:t xml:space="preserve"> demonstrates that the energy dissipation in cyclic loading mainly occurs inside the CM particles such that the </w:t>
      </w:r>
      <w:r w:rsidR="00D8777A">
        <w:t>a</w:t>
      </w:r>
      <w:r w:rsidRPr="0042737D">
        <w:t xml:space="preserve">mount of the dissipated energy is directly correlated to the volume percentage of the CM particles in the syntactic foam. The interface between the CM particles and the matrix, which varies with the CM particle size, </w:t>
      </w:r>
      <w:r w:rsidR="00D8777A">
        <w:t>does not seem to play</w:t>
      </w:r>
      <w:r w:rsidRPr="0042737D">
        <w:t xml:space="preserve"> </w:t>
      </w:r>
      <w:r w:rsidR="00EA50A4" w:rsidRPr="0042737D">
        <w:t xml:space="preserve">a </w:t>
      </w:r>
      <w:r w:rsidRPr="0042737D">
        <w:t>part</w:t>
      </w:r>
      <w:r w:rsidR="00D8777A">
        <w:t xml:space="preserve"> </w:t>
      </w:r>
      <w:r w:rsidRPr="0042737D">
        <w:t>in the energy dissipation.</w:t>
      </w:r>
    </w:p>
    <w:p w:rsidR="00E0675C" w:rsidRPr="0042737D" w:rsidRDefault="00D8777A" w:rsidP="00740831">
      <w:pPr>
        <w:spacing w:line="240" w:lineRule="auto"/>
        <w:jc w:val="both"/>
      </w:pPr>
      <w:r>
        <w:t xml:space="preserve">The stage </w:t>
      </w:r>
      <w:r w:rsidR="00E0675C" w:rsidRPr="0042737D">
        <w:t>1 repetitive cyclic compression of the syntactic foam (</w:t>
      </w:r>
      <w:r w:rsidR="00EA50A4" w:rsidRPr="0042737D">
        <w:fldChar w:fldCharType="begin"/>
      </w:r>
      <w:r w:rsidR="00EA50A4" w:rsidRPr="0042737D">
        <w:instrText xml:space="preserve"> REF _Ref530399925 \h </w:instrText>
      </w:r>
      <w:r w:rsidR="00740831">
        <w:instrText xml:space="preserve"> \* MERGEFORMAT </w:instrText>
      </w:r>
      <w:r w:rsidR="00EA50A4" w:rsidRPr="0042737D">
        <w:fldChar w:fldCharType="separate"/>
      </w:r>
      <w:r w:rsidR="006D6217">
        <w:t xml:space="preserve">Figure </w:t>
      </w:r>
      <w:r w:rsidR="006D6217">
        <w:rPr>
          <w:noProof/>
        </w:rPr>
        <w:t>9</w:t>
      </w:r>
      <w:r w:rsidR="00EA50A4" w:rsidRPr="0042737D">
        <w:fldChar w:fldCharType="end"/>
      </w:r>
      <w:r w:rsidR="00E0675C" w:rsidRPr="0042737D">
        <w:t xml:space="preserve">a) shows that there is a permanent plastic deformation after each unloading-loading cycle and the amount of the plastic deformation is dependent on the stress at which the cyclic loading is conducted. The accumulative plastic strains after 50 cycles at the applied stresses of 30, 60 and 80 MPa are 0.0011, 0.0024 and 0.0047, which correspond to plastic-deformation-caused energy absorptions of </w:t>
      </w:r>
      <w:r w:rsidR="0042737D" w:rsidRPr="0042737D">
        <w:t>33</w:t>
      </w:r>
      <w:r w:rsidR="00E0675C" w:rsidRPr="0042737D">
        <w:t>, 14</w:t>
      </w:r>
      <w:r w:rsidR="00C27E5B" w:rsidRPr="0042737D">
        <w:t>4</w:t>
      </w:r>
      <w:r w:rsidR="00E0675C" w:rsidRPr="0042737D">
        <w:t xml:space="preserve"> and 376 kJ/m</w:t>
      </w:r>
      <w:r w:rsidR="00E0675C" w:rsidRPr="0042737D">
        <w:rPr>
          <w:vertAlign w:val="superscript"/>
        </w:rPr>
        <w:t xml:space="preserve">3 </w:t>
      </w:r>
      <w:r w:rsidR="00E0675C" w:rsidRPr="0042737D">
        <w:t>respectively. For each unloading-loading cycle, the average energy absorptions due to plastic deformation are 0.</w:t>
      </w:r>
      <w:r w:rsidR="0042737D" w:rsidRPr="0042737D">
        <w:t>66</w:t>
      </w:r>
      <w:r w:rsidR="00E0675C" w:rsidRPr="0042737D">
        <w:t>, 2.</w:t>
      </w:r>
      <w:r w:rsidR="00122329">
        <w:t>88</w:t>
      </w:r>
      <w:r w:rsidR="00E0675C" w:rsidRPr="0042737D">
        <w:rPr>
          <w:vertAlign w:val="superscript"/>
        </w:rPr>
        <w:t xml:space="preserve"> </w:t>
      </w:r>
      <w:r w:rsidR="00E0675C" w:rsidRPr="0042737D">
        <w:t>and 7.52 kJ/m</w:t>
      </w:r>
      <w:r w:rsidR="00E0675C" w:rsidRPr="0042737D">
        <w:rPr>
          <w:vertAlign w:val="superscript"/>
        </w:rPr>
        <w:t xml:space="preserve">3 </w:t>
      </w:r>
      <w:r w:rsidR="00E0675C" w:rsidRPr="0042737D">
        <w:t xml:space="preserve">respectively. In comparison, the average hysteretic energy dissipations at the stresses of 30, 60 and 80 MPa are 10, </w:t>
      </w:r>
      <w:r w:rsidR="00C27E5B" w:rsidRPr="0042737D">
        <w:t>30</w:t>
      </w:r>
      <w:r w:rsidR="00E0675C" w:rsidRPr="0042737D">
        <w:t xml:space="preserve"> and </w:t>
      </w:r>
      <w:r w:rsidR="00C27E5B" w:rsidRPr="0042737D">
        <w:t>50</w:t>
      </w:r>
      <w:r w:rsidR="00E0675C" w:rsidRPr="0042737D">
        <w:t xml:space="preserve"> kJ/m</w:t>
      </w:r>
      <w:r w:rsidR="00E0675C" w:rsidRPr="0042737D">
        <w:rPr>
          <w:vertAlign w:val="superscript"/>
        </w:rPr>
        <w:t>3</w:t>
      </w:r>
      <w:r w:rsidR="00E0675C" w:rsidRPr="0042737D">
        <w:t>, respectively (</w:t>
      </w:r>
      <w:r w:rsidR="00C27E5B" w:rsidRPr="0042737D">
        <w:fldChar w:fldCharType="begin"/>
      </w:r>
      <w:r w:rsidR="00C27E5B" w:rsidRPr="0042737D">
        <w:instrText xml:space="preserve"> REF _Ref530569447 \h </w:instrText>
      </w:r>
      <w:r w:rsidR="00740831">
        <w:instrText xml:space="preserve"> \* MERGEFORMAT </w:instrText>
      </w:r>
      <w:r w:rsidR="00C27E5B" w:rsidRPr="0042737D">
        <w:fldChar w:fldCharType="separate"/>
      </w:r>
      <w:r w:rsidR="006D6217">
        <w:t xml:space="preserve">Figure </w:t>
      </w:r>
      <w:r w:rsidR="006D6217">
        <w:rPr>
          <w:noProof/>
        </w:rPr>
        <w:t>11</w:t>
      </w:r>
      <w:r w:rsidR="00C27E5B" w:rsidRPr="0042737D">
        <w:fldChar w:fldCharType="end"/>
      </w:r>
      <w:r w:rsidR="00E0675C" w:rsidRPr="0042737D">
        <w:t xml:space="preserve">). Conversely, the hysteretic energy dissipations are approximately </w:t>
      </w:r>
      <w:r w:rsidR="0042737D" w:rsidRPr="0042737D">
        <w:t>15</w:t>
      </w:r>
      <w:r w:rsidR="00E0675C" w:rsidRPr="0042737D">
        <w:t>, 1</w:t>
      </w:r>
      <w:r w:rsidR="0042737D" w:rsidRPr="0042737D">
        <w:t>0</w:t>
      </w:r>
      <w:r w:rsidR="00E0675C" w:rsidRPr="0042737D">
        <w:t xml:space="preserve"> and </w:t>
      </w:r>
      <w:r w:rsidR="0042737D" w:rsidRPr="0042737D">
        <w:t>7</w:t>
      </w:r>
      <w:r w:rsidR="00E0675C" w:rsidRPr="0042737D">
        <w:t xml:space="preserve"> times of the plastic-deformation-caused energy absorptions, for the stresses of 30, 60 and 80 MPa, respectively. </w:t>
      </w:r>
    </w:p>
    <w:p w:rsidR="00D8777A" w:rsidRDefault="00E0675C" w:rsidP="00740831">
      <w:pPr>
        <w:spacing w:line="240" w:lineRule="auto"/>
        <w:jc w:val="both"/>
      </w:pPr>
      <w:r w:rsidRPr="0042737D">
        <w:t>F</w:t>
      </w:r>
      <w:r w:rsidR="00D8777A">
        <w:t>ive</w:t>
      </w:r>
      <w:r w:rsidRPr="0042737D">
        <w:t xml:space="preserve"> observations on the hysteretic energy dissipation can </w:t>
      </w:r>
      <w:r w:rsidR="00D8777A">
        <w:t>be made from the above analyses:</w:t>
      </w:r>
    </w:p>
    <w:p w:rsidR="00D8777A" w:rsidRDefault="00D8777A" w:rsidP="00740831">
      <w:pPr>
        <w:pStyle w:val="ListParagraph"/>
        <w:numPr>
          <w:ilvl w:val="0"/>
          <w:numId w:val="3"/>
        </w:numPr>
        <w:spacing w:line="240" w:lineRule="auto"/>
        <w:jc w:val="both"/>
      </w:pPr>
      <w:r>
        <w:t>The</w:t>
      </w:r>
      <w:r w:rsidRPr="0042737D">
        <w:t xml:space="preserve"> </w:t>
      </w:r>
      <w:r>
        <w:t xml:space="preserve">main contributor to the </w:t>
      </w:r>
      <w:r w:rsidRPr="0042737D">
        <w:t xml:space="preserve">hysteretic energy dissipation is </w:t>
      </w:r>
      <w:r>
        <w:t xml:space="preserve">the CM particles. </w:t>
      </w:r>
    </w:p>
    <w:p w:rsidR="00D8777A" w:rsidRDefault="00D8777A" w:rsidP="00740831">
      <w:pPr>
        <w:pStyle w:val="ListParagraph"/>
        <w:numPr>
          <w:ilvl w:val="0"/>
          <w:numId w:val="3"/>
        </w:numPr>
        <w:spacing w:line="240" w:lineRule="auto"/>
        <w:jc w:val="both"/>
      </w:pPr>
      <w:r>
        <w:t>T</w:t>
      </w:r>
      <w:r w:rsidR="00E0675C" w:rsidRPr="0042737D">
        <w:t xml:space="preserve">he hysteretic energy dissipation is not due to permanent plastic deformation. </w:t>
      </w:r>
    </w:p>
    <w:p w:rsidR="00D8777A" w:rsidRDefault="00D8777A" w:rsidP="00740831">
      <w:pPr>
        <w:pStyle w:val="ListParagraph"/>
        <w:numPr>
          <w:ilvl w:val="0"/>
          <w:numId w:val="3"/>
        </w:numPr>
        <w:spacing w:line="240" w:lineRule="auto"/>
        <w:jc w:val="both"/>
      </w:pPr>
      <w:r>
        <w:t>T</w:t>
      </w:r>
      <w:r w:rsidR="00E0675C" w:rsidRPr="0042737D">
        <w:t>he process generat</w:t>
      </w:r>
      <w:r>
        <w:t>ing</w:t>
      </w:r>
      <w:r w:rsidR="00E0675C" w:rsidRPr="0042737D">
        <w:t xml:space="preserve"> the hysteretic energy dissipation </w:t>
      </w:r>
      <w:r>
        <w:t>may contribute</w:t>
      </w:r>
      <w:r w:rsidR="00E0675C" w:rsidRPr="0042737D">
        <w:t xml:space="preserve"> to </w:t>
      </w:r>
      <w:r>
        <w:t xml:space="preserve">the </w:t>
      </w:r>
      <w:r w:rsidR="00E0675C" w:rsidRPr="0042737D">
        <w:t xml:space="preserve">permanent plastic deformation. </w:t>
      </w:r>
    </w:p>
    <w:p w:rsidR="00D8777A" w:rsidRDefault="00D8777A" w:rsidP="00740831">
      <w:pPr>
        <w:pStyle w:val="ListParagraph"/>
        <w:numPr>
          <w:ilvl w:val="0"/>
          <w:numId w:val="3"/>
        </w:numPr>
        <w:spacing w:line="240" w:lineRule="auto"/>
        <w:jc w:val="both"/>
      </w:pPr>
      <w:r>
        <w:t>T</w:t>
      </w:r>
      <w:r w:rsidR="00E0675C" w:rsidRPr="0042737D">
        <w:t xml:space="preserve">he hysteretic energy dissipation is approximately proportional to the stress squared. </w:t>
      </w:r>
    </w:p>
    <w:p w:rsidR="00E0675C" w:rsidRPr="0042737D" w:rsidRDefault="00D8777A" w:rsidP="00740831">
      <w:pPr>
        <w:pStyle w:val="ListParagraph"/>
        <w:numPr>
          <w:ilvl w:val="0"/>
          <w:numId w:val="3"/>
        </w:numPr>
        <w:spacing w:line="240" w:lineRule="auto"/>
        <w:jc w:val="both"/>
      </w:pPr>
      <w:r>
        <w:t>A</w:t>
      </w:r>
      <w:r w:rsidR="00E0675C" w:rsidRPr="0042737D">
        <w:t xml:space="preserve"> higher stress results in a lower ratio between the hysteretic energy dissipation and the plastic-deformation-caused energy dissipation. </w:t>
      </w:r>
    </w:p>
    <w:p w:rsidR="00E0675C" w:rsidRPr="0042737D" w:rsidRDefault="00E0675C" w:rsidP="00740831">
      <w:pPr>
        <w:spacing w:line="240" w:lineRule="auto"/>
        <w:jc w:val="both"/>
        <w:rPr>
          <w:highlight w:val="yellow"/>
        </w:rPr>
      </w:pPr>
      <w:r w:rsidRPr="0042737D">
        <w:lastRenderedPageBreak/>
        <w:t>These observations indicate that the energy dissipation is caused by microcrack formation and propagation in the CM particles. Many microcracks have indeed been detected on CMs in the synaptic foam samples after repetitive cyclic loading (</w:t>
      </w:r>
      <w:r w:rsidR="00927BD8">
        <w:t>12</w:t>
      </w:r>
      <w:r w:rsidRPr="0042737D">
        <w:t xml:space="preserve">). Cox </w:t>
      </w:r>
      <w:r w:rsidRPr="0042737D">
        <w:rPr>
          <w:i/>
        </w:rPr>
        <w:t>et al</w:t>
      </w:r>
      <w:r w:rsidRPr="0042737D">
        <w:t xml:space="preserve">. </w:t>
      </w:r>
      <w:r w:rsidRPr="0042737D">
        <w:fldChar w:fldCharType="begin"/>
      </w:r>
      <w:r w:rsidR="003E4F57" w:rsidRPr="0042737D">
        <w:instrText xml:space="preserve"> ADDIN EN.CITE &lt;EndNote&gt;&lt;Cite&gt;&lt;Author&gt;Cox&lt;/Author&gt;&lt;Year&gt;2014&lt;/Year&gt;&lt;RecNum&gt;98&lt;/RecNum&gt;&lt;DisplayText&gt;[2]&lt;/DisplayText&gt;&lt;record&gt;&lt;rec-number&gt;98&lt;/rec-number&gt;&lt;foreign-keys&gt;&lt;key app="EN" db-id="afx5vp9z6d5pfxexr2kpd0dbaaw0pdf59tvw" timestamp="1508265448"&gt;98&lt;/key&gt;&lt;key app="ENWeb" db-id=""&gt;0&lt;/key&gt;&lt;/foreign-keys&gt;&lt;ref-type name="Journal Article"&gt;17&lt;/ref-type&gt;&lt;contributors&gt;&lt;authors&gt;&lt;author&gt;Cox, James&lt;/author&gt;&lt;author&gt;Luong, Dung&lt;/author&gt;&lt;author&gt;Shunmugasamy, Vasanth&lt;/author&gt;&lt;author&gt;Gupta, Nikhil&lt;/author&gt;&lt;author&gt;Strbik, Oliver&lt;/author&gt;&lt;author&gt;Cho, Kyu&lt;/author&gt;&lt;/authors&gt;&lt;/contributors&gt;&lt;titles&gt;&lt;title&gt;Dynamic and Thermal Properties of Aluminum Alloy A356/Silicon Carbide Hollow Particle Syntactic Foams&lt;/title&gt;&lt;secondary-title&gt;Metals&lt;/secondary-title&gt;&lt;/titles&gt;&lt;periodical&gt;&lt;full-title&gt;Metals&lt;/full-title&gt;&lt;/periodical&gt;&lt;pages&gt;530-548&lt;/pages&gt;&lt;volume&gt;4&lt;/volume&gt;&lt;number&gt;4&lt;/number&gt;&lt;dates&gt;&lt;year&gt;2014&lt;/year&gt;&lt;/dates&gt;&lt;isbn&gt;2075-4701&lt;/isbn&gt;&lt;urls&gt;&lt;/urls&gt;&lt;electronic-resource-num&gt;10.3390/met4040530&lt;/electronic-resource-num&gt;&lt;/record&gt;&lt;/Cite&gt;&lt;Cite&gt;&lt;Author&gt;Cox&lt;/Author&gt;&lt;Year&gt;2014&lt;/Year&gt;&lt;RecNum&gt;98&lt;/RecNum&gt;&lt;record&gt;&lt;rec-number&gt;98&lt;/rec-number&gt;&lt;foreign-keys&gt;&lt;key app="EN" db-id="afx5vp9z6d5pfxexr2kpd0dbaaw0pdf59tvw" timestamp="1508265448"&gt;98&lt;/key&gt;&lt;key app="ENWeb" db-id=""&gt;0&lt;/key&gt;&lt;/foreign-keys&gt;&lt;ref-type name="Journal Article"&gt;17&lt;/ref-type&gt;&lt;contributors&gt;&lt;authors&gt;&lt;author&gt;Cox, James&lt;/author&gt;&lt;author&gt;Luong, Dung&lt;/author&gt;&lt;author&gt;Shunmugasamy, Vasanth&lt;/author&gt;&lt;author&gt;Gupta, Nikhil&lt;/author&gt;&lt;author&gt;Strbik, Oliver&lt;/author&gt;&lt;author&gt;Cho, Kyu&lt;/author&gt;&lt;/authors&gt;&lt;/contributors&gt;&lt;titles&gt;&lt;title&gt;Dynamic and Thermal Properties of Aluminum Alloy A356/Silicon Carbide Hollow Particle Syntactic Foams&lt;/title&gt;&lt;secondary-title&gt;Metals&lt;/secondary-title&gt;&lt;/titles&gt;&lt;periodical&gt;&lt;full-title&gt;Metals&lt;/full-title&gt;&lt;/periodical&gt;&lt;pages&gt;530-548&lt;/pages&gt;&lt;volume&gt;4&lt;/volume&gt;&lt;number&gt;4&lt;/number&gt;&lt;dates&gt;&lt;year&gt;2014&lt;/year&gt;&lt;/dates&gt;&lt;isbn&gt;2075-4701&lt;/isbn&gt;&lt;urls&gt;&lt;/urls&gt;&lt;electronic-resource-num&gt;10.3390/met4040530&lt;/electronic-resource-num&gt;&lt;/record&gt;&lt;/Cite&gt;&lt;/EndNote&gt;</w:instrText>
      </w:r>
      <w:r w:rsidRPr="0042737D">
        <w:fldChar w:fldCharType="separate"/>
      </w:r>
      <w:r w:rsidR="003E4F57" w:rsidRPr="0042737D">
        <w:rPr>
          <w:noProof/>
        </w:rPr>
        <w:t>[2]</w:t>
      </w:r>
      <w:r w:rsidRPr="0042737D">
        <w:fldChar w:fldCharType="end"/>
      </w:r>
      <w:r w:rsidRPr="0042737D">
        <w:t xml:space="preserve"> also observed cracks in the hollow </w:t>
      </w:r>
      <w:proofErr w:type="spellStart"/>
      <w:r w:rsidRPr="0042737D">
        <w:t>SiC</w:t>
      </w:r>
      <w:proofErr w:type="spellEnd"/>
      <w:r w:rsidRPr="0042737D">
        <w:t xml:space="preserve"> particles in an Al matrix syntactic foam after </w:t>
      </w:r>
      <w:r w:rsidR="00C27E5B" w:rsidRPr="0042737D">
        <w:t>DMA test</w:t>
      </w:r>
      <w:r w:rsidRPr="0042737D">
        <w:t xml:space="preserve">. </w:t>
      </w:r>
      <w:r w:rsidRPr="002555D1">
        <w:t>According to the Griffith theory of brittle fracture, the critical stress required for crack propagation in a brittle material is proportional to the square root of the specific surface energy of the material, or the energy required to create the crack surfaces is proportional to the</w:t>
      </w:r>
      <w:r w:rsidR="00D8777A">
        <w:t xml:space="preserve"> square of the </w:t>
      </w:r>
      <w:r w:rsidRPr="002555D1">
        <w:t>applied stress, provided it is above t</w:t>
      </w:r>
      <w:r w:rsidR="00172669" w:rsidRPr="002555D1">
        <w:t xml:space="preserve">he critical stress </w:t>
      </w:r>
      <w:r w:rsidR="00172669" w:rsidRPr="002555D1">
        <w:fldChar w:fldCharType="begin"/>
      </w:r>
      <w:r w:rsidR="003F04F8">
        <w:instrText xml:space="preserve"> ADDIN EN.CITE &lt;EndNote&gt;&lt;Cite&gt;&lt;Author&gt;Lawn&lt;/Author&gt;&lt;Year&gt;1993&lt;/Year&gt;&lt;RecNum&gt;315&lt;/RecNum&gt;&lt;DisplayText&gt;[27]&lt;/DisplayText&gt;&lt;record&gt;&lt;rec-number&gt;315&lt;/rec-number&gt;&lt;foreign-keys&gt;&lt;key app="EN" db-id="afx5vp9z6d5pfxexr2kpd0dbaaw0pdf59tvw" timestamp="1542809635"&gt;315&lt;/key&gt;&lt;/foreign-keys&gt;&lt;ref-type name="Book"&gt;6&lt;/ref-type&gt;&lt;contributors&gt;&lt;authors&gt;&lt;author&gt;Lawn, Brian&lt;/author&gt;&lt;/authors&gt;&lt;/contributors&gt;&lt;titles&gt;&lt;title&gt;Fracture of Brittle Solids&lt;/title&gt;&lt;secondary-title&gt;Cambridge Solid State Science Series&lt;/secondary-title&gt;&lt;/titles&gt;&lt;edition&gt;2&lt;/edition&gt;&lt;dates&gt;&lt;year&gt;1993&lt;/year&gt;&lt;/dates&gt;&lt;pub-location&gt;Cambridge&lt;/pub-location&gt;&lt;publisher&gt;Cambridge University Press&lt;/publisher&gt;&lt;isbn&gt;9780521409728&lt;/isbn&gt;&lt;urls&gt;&lt;related-urls&gt;&lt;url&gt;https://www.cambridge.org/core/books/fracture-of-brittle-solids/B1EC1413BDBA1DCF49E1665D4B0A20F3&lt;/url&gt;&lt;/related-urls&gt;&lt;/urls&gt;&lt;electronic-resource-num&gt;DOI: 10.1017/CBO9780511623127&lt;/electronic-resource-num&gt;&lt;remote-database-name&gt;Cambridge Core&lt;/remote-database-name&gt;&lt;remote-database-provider&gt;Cambridge University Press&lt;/remote-database-provider&gt;&lt;/record&gt;&lt;/Cite&gt;&lt;/EndNote&gt;</w:instrText>
      </w:r>
      <w:r w:rsidR="00172669" w:rsidRPr="002555D1">
        <w:fldChar w:fldCharType="separate"/>
      </w:r>
      <w:r w:rsidR="003F04F8">
        <w:rPr>
          <w:noProof/>
        </w:rPr>
        <w:t>[27]</w:t>
      </w:r>
      <w:r w:rsidR="00172669" w:rsidRPr="002555D1">
        <w:fldChar w:fldCharType="end"/>
      </w:r>
      <w:r w:rsidRPr="002555D1">
        <w:t xml:space="preserve">. The fact that </w:t>
      </w:r>
      <w:r w:rsidR="00081EED" w:rsidRPr="0042737D">
        <w:t xml:space="preserve">the </w:t>
      </w:r>
      <w:r w:rsidR="00081EED" w:rsidRPr="0042737D">
        <w:rPr>
          <w:rFonts w:cs="Arial"/>
        </w:rPr>
        <w:t>dissipated energy by hysteresis loss</w:t>
      </w:r>
      <w:r w:rsidR="00081EED" w:rsidRPr="00081EED">
        <w:t xml:space="preserve"> </w:t>
      </w:r>
      <w:r w:rsidR="00081EED" w:rsidRPr="0042737D">
        <w:t>at strains between 0.02 and 0.0</w:t>
      </w:r>
      <w:r w:rsidR="00B9164A">
        <w:t>8</w:t>
      </w:r>
      <w:r w:rsidR="00081EED">
        <w:t xml:space="preserve"> </w:t>
      </w:r>
      <w:r w:rsidR="00081EED" w:rsidRPr="0042737D">
        <w:t xml:space="preserve">is </w:t>
      </w:r>
      <w:r w:rsidR="00081EED" w:rsidRPr="0042737D">
        <w:rPr>
          <w:rFonts w:cs="Arial"/>
        </w:rPr>
        <w:t>proportional to the square of the applied stress</w:t>
      </w:r>
      <w:r w:rsidR="00081EED">
        <w:rPr>
          <w:rFonts w:cs="Arial"/>
        </w:rPr>
        <w:t xml:space="preserve"> (</w:t>
      </w:r>
      <m:oMath>
        <m:sSub>
          <m:sSubPr>
            <m:ctrlPr>
              <w:rPr>
                <w:rFonts w:ascii="Cambria Math" w:hAnsi="Cambria Math" w:cs="Arial"/>
              </w:rPr>
            </m:ctrlPr>
          </m:sSubPr>
          <m:e>
            <m:r>
              <w:rPr>
                <w:rFonts w:ascii="Cambria Math" w:hAnsi="Cambria Math" w:cs="Arial"/>
              </w:rPr>
              <m:t>W</m:t>
            </m:r>
          </m:e>
          <m:sub>
            <m:r>
              <w:rPr>
                <w:rFonts w:ascii="Cambria Math" w:hAnsi="Cambria Math" w:cs="Arial"/>
              </w:rPr>
              <m:t>D</m:t>
            </m:r>
          </m:sub>
        </m:sSub>
      </m:oMath>
      <w:r w:rsidR="00081EED" w:rsidRPr="0042737D">
        <w:rPr>
          <w:rFonts w:cs="Arial"/>
        </w:rPr>
        <w:t xml:space="preserve"> </w:t>
      </w:r>
      <w:r w:rsidR="00081EED">
        <w:rPr>
          <w:rFonts w:cs="Arial"/>
        </w:rPr>
        <w:sym w:font="Symbol" w:char="F0B5"/>
      </w:r>
      <w:r w:rsidR="00081EED" w:rsidRPr="0042737D">
        <w:t xml:space="preserve"> </w:t>
      </w:r>
      <m:oMath>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oMath>
      <w:r w:rsidR="00081EED">
        <w:rPr>
          <w:rFonts w:cs="Arial"/>
        </w:rPr>
        <w:t>)</w:t>
      </w:r>
      <w:r w:rsidR="00081EED" w:rsidRPr="0042737D">
        <w:rPr>
          <w:rFonts w:cs="Arial"/>
        </w:rPr>
        <w:t xml:space="preserve"> </w:t>
      </w:r>
      <w:r w:rsidRPr="002555D1">
        <w:t>conforms to the Griffith theory</w:t>
      </w:r>
      <w:r w:rsidR="00081EED">
        <w:t xml:space="preserve">. This </w:t>
      </w:r>
      <w:r w:rsidRPr="002555D1">
        <w:t>provides a strong supporting evidence that the key mechanism of hysteretic energy dissipation is microcrack formation and propagation in the CM particles.</w:t>
      </w:r>
    </w:p>
    <w:p w:rsidR="00E0675C" w:rsidRPr="0042737D" w:rsidRDefault="00E0675C" w:rsidP="00740831">
      <w:pPr>
        <w:spacing w:line="240" w:lineRule="auto"/>
        <w:jc w:val="both"/>
      </w:pPr>
      <w:r w:rsidRPr="002555D1">
        <w:t>The microcrack formation and propagation in the CM particles during the cyclic loading can be described as follows. The metal matrix syntactic foam is essentially a cluster of inherently brittle CM particles interspersed with a metal matrix.</w:t>
      </w:r>
      <w:r w:rsidRPr="0042737D">
        <w:t xml:space="preserve"> As a characteristic of the infiltration casting process adopted in this work, most CM particles are in direct contact with their neighbouring CM particles. Stress concentrations will occur at these contact points and the local stress can be significantly higher than the global stress. </w:t>
      </w:r>
      <w:r w:rsidR="00AF3E4E">
        <w:t xml:space="preserve">When the global stress is above a certain level, say a third of the yield stress of the syntactic foam, the local stresses at </w:t>
      </w:r>
      <w:r w:rsidRPr="0042737D">
        <w:t xml:space="preserve">some locations </w:t>
      </w:r>
      <w:r w:rsidR="00AF3E4E">
        <w:t xml:space="preserve">will reach </w:t>
      </w:r>
      <w:r w:rsidRPr="0042737D">
        <w:t xml:space="preserve">the critical stress required for crack initiation and propagation in the CM particles. A higher global stress leads to more stress concentration and in turn more crack initiation and propagation. </w:t>
      </w:r>
      <w:r w:rsidRPr="002555D1">
        <w:t>The energy absorbed in creating the crack surfaces is expected to be proportional to the square of stress, according to the Griffith theory.</w:t>
      </w:r>
      <w:r w:rsidRPr="0042737D">
        <w:t xml:space="preserve"> Once a microcrack develops across a CM particle</w:t>
      </w:r>
      <w:r w:rsidR="00AF3E4E">
        <w:t xml:space="preserve"> during repetitive loading</w:t>
      </w:r>
      <w:r w:rsidRPr="0042737D">
        <w:t xml:space="preserve">, fracture occurs and a </w:t>
      </w:r>
      <w:r w:rsidR="00AF3E4E">
        <w:t xml:space="preserve">small </w:t>
      </w:r>
      <w:r w:rsidRPr="0042737D">
        <w:t xml:space="preserve">plastic deformation is </w:t>
      </w:r>
      <w:r w:rsidR="00AF3E4E">
        <w:t>formed</w:t>
      </w:r>
      <w:r w:rsidRPr="0042737D">
        <w:t>. The permanent plastic deformation and the hysteretic energy absorption are the accumulative effects of formation and propagation of all the mi</w:t>
      </w:r>
      <w:r w:rsidR="00AF3E4E">
        <w:t xml:space="preserve">crocracks inside CM particles. </w:t>
      </w:r>
      <w:r w:rsidR="00AF3E4E" w:rsidRPr="0042737D">
        <w:t>The</w:t>
      </w:r>
      <w:r w:rsidR="00AF3E4E">
        <w:t>y are dependent on the local stress at the contact points between the CM particles, which in turn is dependent on the stress applied to the syntactic foam sample</w:t>
      </w:r>
      <w:r w:rsidR="00AF3E4E" w:rsidRPr="0042737D">
        <w:t>.</w:t>
      </w:r>
    </w:p>
    <w:p w:rsidR="00E0675C" w:rsidRPr="0042737D" w:rsidRDefault="00E0675C" w:rsidP="00740831">
      <w:pPr>
        <w:spacing w:line="240" w:lineRule="auto"/>
        <w:jc w:val="both"/>
      </w:pPr>
      <w:r w:rsidRPr="0042737D">
        <w:t xml:space="preserve">The </w:t>
      </w:r>
      <w:r w:rsidR="00031691">
        <w:t xml:space="preserve">different </w:t>
      </w:r>
      <w:r w:rsidR="00031691" w:rsidRPr="0042737D">
        <w:t>hysteretic</w:t>
      </w:r>
      <w:r w:rsidR="00031691">
        <w:t xml:space="preserve"> energy dissipation behaviour in </w:t>
      </w:r>
      <w:r w:rsidRPr="0042737D">
        <w:t xml:space="preserve">stage 2 </w:t>
      </w:r>
      <w:r w:rsidR="00031691">
        <w:t xml:space="preserve">from stage 1 </w:t>
      </w:r>
      <w:r w:rsidR="00031691" w:rsidRPr="0042737D">
        <w:t xml:space="preserve">cyclic loading </w:t>
      </w:r>
      <w:r w:rsidR="00031691">
        <w:t>at the low and intermediate stress levels can be well explained by the</w:t>
      </w:r>
      <w:r w:rsidRPr="0042737D">
        <w:t xml:space="preserve"> microcrack formation and propagation mechanism. After cyclic loading at 80 MPa for 50 cycles in stage 1, many stress concentration locations that can be activated at a stress below 80 MPa for microcrack propagation have disappeared due to localised plastic deformation. The numbers of microcracks that can form and propagate at stresses of 30 and 60 MPa are reduced, especially significantly at </w:t>
      </w:r>
      <w:r w:rsidR="00031691">
        <w:t>the lower stress</w:t>
      </w:r>
      <w:r w:rsidRPr="0042737D">
        <w:t xml:space="preserve">. Only when the stress is equal </w:t>
      </w:r>
      <w:r w:rsidR="00031691">
        <w:t xml:space="preserve">to </w:t>
      </w:r>
      <w:r w:rsidRPr="0042737D">
        <w:t xml:space="preserve">or above the maximum stress experienced in stage 1, more locations of stress concentration </w:t>
      </w:r>
      <w:r w:rsidR="000216EE">
        <w:t xml:space="preserve">can </w:t>
      </w:r>
      <w:r w:rsidR="00031691">
        <w:t>be</w:t>
      </w:r>
      <w:r w:rsidRPr="0042737D">
        <w:t xml:space="preserve"> activated to form more microcracks and the new and existing microc</w:t>
      </w:r>
      <w:r w:rsidR="000216EE">
        <w:t>racks can continue to propagate</w:t>
      </w:r>
      <w:r w:rsidRPr="0042737D">
        <w:t>.</w:t>
      </w:r>
    </w:p>
    <w:p w:rsidR="000B1F3D" w:rsidRDefault="000B1F3D" w:rsidP="00740831">
      <w:pPr>
        <w:keepNext/>
        <w:spacing w:line="240" w:lineRule="auto"/>
        <w:jc w:val="center"/>
      </w:pPr>
      <w:r>
        <w:rPr>
          <w:noProof/>
        </w:rPr>
        <w:lastRenderedPageBreak/>
        <w:drawing>
          <wp:inline distT="0" distB="0" distL="0" distR="0" wp14:anchorId="1E6FFCD9" wp14:editId="4943D8D6">
            <wp:extent cx="3672000" cy="2754000"/>
            <wp:effectExtent l="0" t="0" r="508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12 .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72000" cy="2754000"/>
                    </a:xfrm>
                    <a:prstGeom prst="rect">
                      <a:avLst/>
                    </a:prstGeom>
                  </pic:spPr>
                </pic:pic>
              </a:graphicData>
            </a:graphic>
          </wp:inline>
        </w:drawing>
      </w:r>
    </w:p>
    <w:p w:rsidR="000B1F3D" w:rsidRDefault="000B1F3D" w:rsidP="00740831">
      <w:pPr>
        <w:pStyle w:val="Caption"/>
        <w:jc w:val="center"/>
      </w:pPr>
      <w:bookmarkStart w:id="55" w:name="_Ref522785521"/>
      <w:bookmarkStart w:id="56" w:name="_Ref522785514"/>
      <w:r>
        <w:t xml:space="preserve">Figure </w:t>
      </w:r>
      <w:r>
        <w:rPr>
          <w:noProof/>
        </w:rPr>
        <w:fldChar w:fldCharType="begin"/>
      </w:r>
      <w:r>
        <w:rPr>
          <w:noProof/>
        </w:rPr>
        <w:instrText xml:space="preserve"> SEQ Figure \* ARABIC </w:instrText>
      </w:r>
      <w:r>
        <w:rPr>
          <w:noProof/>
        </w:rPr>
        <w:fldChar w:fldCharType="separate"/>
      </w:r>
      <w:r w:rsidR="006D6217">
        <w:rPr>
          <w:noProof/>
        </w:rPr>
        <w:t>12</w:t>
      </w:r>
      <w:r>
        <w:rPr>
          <w:noProof/>
        </w:rPr>
        <w:fldChar w:fldCharType="end"/>
      </w:r>
      <w:bookmarkEnd w:id="55"/>
      <w:r w:rsidRPr="009C47EF">
        <w:t xml:space="preserve"> Scanning electron micrograph of </w:t>
      </w:r>
      <w:r w:rsidR="00927BD8">
        <w:t xml:space="preserve">an Al matrix </w:t>
      </w:r>
      <w:r w:rsidRPr="009C47EF">
        <w:t xml:space="preserve">syntactic foam </w:t>
      </w:r>
      <w:r w:rsidR="00927BD8">
        <w:t xml:space="preserve">with </w:t>
      </w:r>
      <w:r w:rsidR="00927BD8" w:rsidRPr="009C47EF">
        <w:t>250-500</w:t>
      </w:r>
      <w:r w:rsidR="00927BD8">
        <w:t xml:space="preserve"> </w:t>
      </w:r>
      <w:r w:rsidR="00927BD8">
        <w:rPr>
          <w:rFonts w:cs="Arial"/>
        </w:rPr>
        <w:t>μ</w:t>
      </w:r>
      <w:r w:rsidR="00927BD8">
        <w:t xml:space="preserve">m </w:t>
      </w:r>
      <w:r w:rsidR="00927BD8" w:rsidRPr="009C47EF">
        <w:t xml:space="preserve">CMs </w:t>
      </w:r>
      <w:r w:rsidRPr="009C47EF">
        <w:t xml:space="preserve">after </w:t>
      </w:r>
      <w:r w:rsidR="00927BD8">
        <w:t>cyclic compression</w:t>
      </w:r>
      <w:r>
        <w:t>.</w:t>
      </w:r>
      <w:bookmarkEnd w:id="56"/>
    </w:p>
    <w:p w:rsidR="003E4F57" w:rsidRDefault="00DC5EA4" w:rsidP="00740831">
      <w:pPr>
        <w:pStyle w:val="Heading1"/>
        <w:spacing w:line="240" w:lineRule="auto"/>
      </w:pPr>
      <w:bookmarkStart w:id="57" w:name="_Toc522726831"/>
      <w:r>
        <w:t>Conclusion</w:t>
      </w:r>
      <w:bookmarkEnd w:id="57"/>
    </w:p>
    <w:p w:rsidR="003A6493" w:rsidRPr="0042737D" w:rsidRDefault="003A6493" w:rsidP="00740831">
      <w:pPr>
        <w:pStyle w:val="ListParagraph"/>
        <w:numPr>
          <w:ilvl w:val="0"/>
          <w:numId w:val="2"/>
        </w:numPr>
        <w:spacing w:line="240" w:lineRule="auto"/>
        <w:jc w:val="both"/>
      </w:pPr>
      <w:r w:rsidRPr="0042737D">
        <w:t>In monotonic compression, the compressive strength, yield strain and platea</w:t>
      </w:r>
      <w:r w:rsidR="000216EE">
        <w:t xml:space="preserve">u stress are mainly dependent </w:t>
      </w:r>
      <w:r w:rsidRPr="0042737D">
        <w:t>on the CM particle size</w:t>
      </w:r>
      <w:r w:rsidR="000216EE">
        <w:t xml:space="preserve"> and are</w:t>
      </w:r>
      <w:r w:rsidRPr="0042737D">
        <w:t xml:space="preserve"> less sensitive to the CM volume percentage. The densification strain is mainly determined by the CM volume percentage.</w:t>
      </w:r>
    </w:p>
    <w:p w:rsidR="003A6493" w:rsidRPr="0042737D" w:rsidRDefault="003A6493" w:rsidP="00740831">
      <w:pPr>
        <w:pStyle w:val="ListParagraph"/>
        <w:numPr>
          <w:ilvl w:val="0"/>
          <w:numId w:val="2"/>
        </w:numPr>
        <w:spacing w:line="240" w:lineRule="auto"/>
        <w:jc w:val="both"/>
      </w:pPr>
      <w:r w:rsidRPr="0042737D">
        <w:t xml:space="preserve">In intermittent cyclic compression, the specific dissipated energy in each cycle is mainly dependent on the loading stress and is proportional to the </w:t>
      </w:r>
      <w:r w:rsidR="000216EE">
        <w:t xml:space="preserve">square of </w:t>
      </w:r>
      <w:r w:rsidRPr="0042737D">
        <w:t xml:space="preserve">stress. </w:t>
      </w:r>
      <w:r w:rsidR="000216EE">
        <w:t>F</w:t>
      </w:r>
      <w:r w:rsidR="000216EE" w:rsidRPr="0042737D">
        <w:t>or a</w:t>
      </w:r>
      <w:r w:rsidR="000216EE">
        <w:t xml:space="preserve"> given </w:t>
      </w:r>
      <w:r w:rsidR="000216EE" w:rsidRPr="0042737D">
        <w:t>syntactic foam</w:t>
      </w:r>
      <w:r w:rsidR="000216EE">
        <w:t>,</w:t>
      </w:r>
      <w:r w:rsidR="000216EE" w:rsidRPr="0042737D">
        <w:t xml:space="preserve"> </w:t>
      </w:r>
      <w:r w:rsidR="000216EE">
        <w:t>t</w:t>
      </w:r>
      <w:r w:rsidRPr="0042737D">
        <w:t xml:space="preserve">he specific damping capacity is nearly constant, regardless of the stress and strain at which the </w:t>
      </w:r>
      <w:r w:rsidR="000216EE">
        <w:t xml:space="preserve">cyclic </w:t>
      </w:r>
      <w:r w:rsidR="000216EE" w:rsidRPr="0042737D">
        <w:t xml:space="preserve">loading </w:t>
      </w:r>
      <w:r w:rsidRPr="0042737D">
        <w:t xml:space="preserve">is conducted, apart from the first loading cycle. </w:t>
      </w:r>
      <w:r w:rsidR="000216EE">
        <w:t>The</w:t>
      </w:r>
      <w:r w:rsidR="000216EE" w:rsidRPr="0042737D">
        <w:t xml:space="preserve"> specific damping capacity </w:t>
      </w:r>
      <w:r w:rsidRPr="0042737D">
        <w:t>is proportional to the CM volume percentage, but has low sensitivity to CM particle size.</w:t>
      </w:r>
    </w:p>
    <w:p w:rsidR="003A6493" w:rsidRPr="0042737D" w:rsidRDefault="003A6493" w:rsidP="00740831">
      <w:pPr>
        <w:pStyle w:val="ListParagraph"/>
        <w:numPr>
          <w:ilvl w:val="0"/>
          <w:numId w:val="2"/>
        </w:numPr>
        <w:spacing w:line="240" w:lineRule="auto"/>
        <w:jc w:val="both"/>
      </w:pPr>
      <w:r w:rsidRPr="0042737D">
        <w:t xml:space="preserve">In repetitive cyclic compression, </w:t>
      </w:r>
      <w:r w:rsidR="00EA1ACF">
        <w:t>i</w:t>
      </w:r>
      <w:r w:rsidR="00EA1ACF" w:rsidRPr="0042737D">
        <w:t>f the stress level is equal to or above the previous stress amplitudes,</w:t>
      </w:r>
      <w:r w:rsidR="00EA1ACF">
        <w:t xml:space="preserve"> </w:t>
      </w:r>
      <w:r w:rsidR="00EA1ACF" w:rsidRPr="0042737D">
        <w:t xml:space="preserve">the </w:t>
      </w:r>
      <w:r w:rsidR="00EA1ACF">
        <w:t>prior</w:t>
      </w:r>
      <w:r w:rsidR="00EA1ACF" w:rsidRPr="0042737D">
        <w:t xml:space="preserve"> loading history </w:t>
      </w:r>
      <w:r w:rsidR="00EA1ACF">
        <w:t>has</w:t>
      </w:r>
      <w:r w:rsidR="00EA1ACF" w:rsidRPr="0042737D">
        <w:t xml:space="preserve"> </w:t>
      </w:r>
      <w:r w:rsidR="00EA1ACF">
        <w:t>little</w:t>
      </w:r>
      <w:r w:rsidR="00EA1ACF" w:rsidRPr="0042737D">
        <w:t xml:space="preserve"> influence on the hysteretic energy dissipation</w:t>
      </w:r>
      <w:r w:rsidR="00EA1ACF">
        <w:t xml:space="preserve">. </w:t>
      </w:r>
      <w:r w:rsidR="00EA1ACF" w:rsidRPr="0042737D">
        <w:t xml:space="preserve">If the stress level is below the maximum stress experienced in the previous cycles, </w:t>
      </w:r>
      <w:r w:rsidR="00EA1ACF">
        <w:t>t</w:t>
      </w:r>
      <w:r w:rsidR="00EA1ACF" w:rsidRPr="0042737D">
        <w:t xml:space="preserve">he </w:t>
      </w:r>
      <w:r w:rsidR="00EA1ACF">
        <w:t>prior</w:t>
      </w:r>
      <w:r w:rsidR="00EA1ACF" w:rsidRPr="0042737D">
        <w:t xml:space="preserve"> loading history </w:t>
      </w:r>
      <w:r w:rsidR="00EA1ACF">
        <w:t>has</w:t>
      </w:r>
      <w:r w:rsidR="00EA1ACF" w:rsidRPr="0042737D">
        <w:t xml:space="preserve"> </w:t>
      </w:r>
      <w:r w:rsidR="00EA1ACF">
        <w:t xml:space="preserve">a significant </w:t>
      </w:r>
      <w:r w:rsidR="00EA1ACF" w:rsidRPr="0042737D">
        <w:t>influence on the hysteretic energy dissipation</w:t>
      </w:r>
      <w:r w:rsidR="00EA1ACF">
        <w:t xml:space="preserve"> behaviour. T</w:t>
      </w:r>
      <w:r w:rsidR="00EA1ACF" w:rsidRPr="0042737D">
        <w:t xml:space="preserve">he specific dissipated energy and specific damping capacity are much lower than those measured at the same stress </w:t>
      </w:r>
      <w:r w:rsidR="00EA1ACF">
        <w:t xml:space="preserve">in previous </w:t>
      </w:r>
      <w:r w:rsidR="00EA1ACF" w:rsidRPr="0042737D">
        <w:t>cyclic loading</w:t>
      </w:r>
      <w:r w:rsidR="00EA1ACF">
        <w:t>.</w:t>
      </w:r>
    </w:p>
    <w:p w:rsidR="003A6493" w:rsidRPr="0042737D" w:rsidRDefault="003A6493" w:rsidP="00740831">
      <w:pPr>
        <w:pStyle w:val="ListParagraph"/>
        <w:numPr>
          <w:ilvl w:val="0"/>
          <w:numId w:val="2"/>
        </w:numPr>
        <w:spacing w:line="240" w:lineRule="auto"/>
        <w:jc w:val="both"/>
      </w:pPr>
      <w:r w:rsidRPr="0042737D">
        <w:t xml:space="preserve">The hysteretic energy dissipation </w:t>
      </w:r>
      <w:r w:rsidR="00EA1ACF" w:rsidRPr="0042737D">
        <w:t xml:space="preserve">in the syntactic foam </w:t>
      </w:r>
      <w:r w:rsidRPr="0042737D">
        <w:t xml:space="preserve">is </w:t>
      </w:r>
      <w:r w:rsidR="00EA1ACF">
        <w:t xml:space="preserve">mainly </w:t>
      </w:r>
      <w:r w:rsidRPr="0042737D">
        <w:t xml:space="preserve">caused by microcrack formation and propagation in the CM particles. The accumulation of crack development leads to CM particle fracture, which results in a small permanent plastic deformation. </w:t>
      </w:r>
    </w:p>
    <w:p w:rsidR="003A6493" w:rsidRDefault="003A6493" w:rsidP="00740831">
      <w:pPr>
        <w:pStyle w:val="ListParagraph"/>
        <w:spacing w:line="240" w:lineRule="auto"/>
        <w:jc w:val="both"/>
        <w:rPr>
          <w:color w:val="FF0000"/>
        </w:rPr>
      </w:pPr>
    </w:p>
    <w:p w:rsidR="003A6493" w:rsidRPr="003A6493" w:rsidRDefault="003A6493" w:rsidP="00740831">
      <w:pPr>
        <w:spacing w:line="240" w:lineRule="auto"/>
      </w:pPr>
      <w:r>
        <w:br w:type="page"/>
      </w:r>
    </w:p>
    <w:p w:rsidR="003E4F57" w:rsidRDefault="003E4F57" w:rsidP="00740831">
      <w:pPr>
        <w:pStyle w:val="Heading1"/>
        <w:numPr>
          <w:ilvl w:val="0"/>
          <w:numId w:val="0"/>
        </w:numPr>
        <w:spacing w:line="240" w:lineRule="auto"/>
        <w:ind w:left="284" w:hanging="284"/>
      </w:pPr>
      <w:r>
        <w:lastRenderedPageBreak/>
        <w:t>References</w:t>
      </w:r>
    </w:p>
    <w:p w:rsidR="0057139E" w:rsidRPr="0057139E" w:rsidRDefault="003E4F57" w:rsidP="00740831">
      <w:pPr>
        <w:pStyle w:val="EndNoteBibliography"/>
        <w:spacing w:after="0"/>
        <w:ind w:left="720" w:hanging="720"/>
      </w:pPr>
      <w:r>
        <w:fldChar w:fldCharType="begin"/>
      </w:r>
      <w:r>
        <w:instrText xml:space="preserve"> ADDIN EN.REFLIST </w:instrText>
      </w:r>
      <w:r>
        <w:fldChar w:fldCharType="separate"/>
      </w:r>
      <w:r w:rsidR="0057139E" w:rsidRPr="0057139E">
        <w:t>1.</w:t>
      </w:r>
      <w:r w:rsidR="0057139E" w:rsidRPr="0057139E">
        <w:tab/>
        <w:t xml:space="preserve">Dorian K. Balcha, J.G.O.D., Graham R. Davisc, Carl M. Cady, George T. Gray, David C. Dunanda, </w:t>
      </w:r>
      <w:r w:rsidR="0057139E" w:rsidRPr="0057139E">
        <w:rPr>
          <w:i/>
        </w:rPr>
        <w:t>Plasticity and damage in aluminum syntactic foams deformed under dynamic and quasi-static conditions.</w:t>
      </w:r>
      <w:r w:rsidR="0057139E" w:rsidRPr="0057139E">
        <w:t xml:space="preserve"> Materials Science and Engineering: A, 2005. </w:t>
      </w:r>
      <w:r w:rsidR="0057139E" w:rsidRPr="0057139E">
        <w:rPr>
          <w:b/>
        </w:rPr>
        <w:t>391</w:t>
      </w:r>
      <w:r w:rsidR="0057139E" w:rsidRPr="0057139E">
        <w:t>(1-2): p. 408–417.</w:t>
      </w:r>
    </w:p>
    <w:p w:rsidR="0057139E" w:rsidRPr="0057139E" w:rsidRDefault="0057139E" w:rsidP="00740831">
      <w:pPr>
        <w:pStyle w:val="EndNoteBibliography"/>
        <w:spacing w:after="0"/>
        <w:ind w:left="720" w:hanging="720"/>
      </w:pPr>
      <w:r w:rsidRPr="0057139E">
        <w:t>2.</w:t>
      </w:r>
      <w:r w:rsidRPr="0057139E">
        <w:tab/>
        <w:t xml:space="preserve">Cox, J., et al., </w:t>
      </w:r>
      <w:r w:rsidRPr="0057139E">
        <w:rPr>
          <w:i/>
        </w:rPr>
        <w:t>Dynamic and Thermal Properties of Aluminum Alloy A356/Silicon Carbide Hollow Particle Syntactic Foams.</w:t>
      </w:r>
      <w:r w:rsidRPr="0057139E">
        <w:t xml:space="preserve"> Metals, 2014. </w:t>
      </w:r>
      <w:r w:rsidRPr="0057139E">
        <w:rPr>
          <w:b/>
        </w:rPr>
        <w:t>4</w:t>
      </w:r>
      <w:r w:rsidRPr="0057139E">
        <w:t>(4): p. 530-548.</w:t>
      </w:r>
    </w:p>
    <w:p w:rsidR="0057139E" w:rsidRPr="0057139E" w:rsidRDefault="0057139E" w:rsidP="00740831">
      <w:pPr>
        <w:pStyle w:val="EndNoteBibliography"/>
        <w:spacing w:after="0"/>
        <w:ind w:left="720" w:hanging="720"/>
      </w:pPr>
      <w:r w:rsidRPr="0057139E">
        <w:t>3.</w:t>
      </w:r>
      <w:r w:rsidRPr="0057139E">
        <w:tab/>
        <w:t xml:space="preserve">Wu, G.H., et al., </w:t>
      </w:r>
      <w:r w:rsidRPr="0057139E">
        <w:rPr>
          <w:i/>
        </w:rPr>
        <w:t>Damping properties of aluminum matrix–fly ash composites.</w:t>
      </w:r>
      <w:r w:rsidRPr="0057139E">
        <w:t xml:space="preserve"> Materials Letters, 2006. </w:t>
      </w:r>
      <w:r w:rsidRPr="0057139E">
        <w:rPr>
          <w:b/>
        </w:rPr>
        <w:t>60</w:t>
      </w:r>
      <w:r w:rsidRPr="0057139E">
        <w:t>(24): p. 2945-2948.</w:t>
      </w:r>
    </w:p>
    <w:p w:rsidR="0057139E" w:rsidRPr="0057139E" w:rsidRDefault="0057139E" w:rsidP="00740831">
      <w:pPr>
        <w:pStyle w:val="EndNoteBibliography"/>
        <w:spacing w:after="0"/>
        <w:ind w:left="720" w:hanging="720"/>
      </w:pPr>
      <w:r w:rsidRPr="0057139E">
        <w:t>4.</w:t>
      </w:r>
      <w:r w:rsidRPr="0057139E">
        <w:tab/>
        <w:t xml:space="preserve">Zhang, B., et al., </w:t>
      </w:r>
      <w:r w:rsidRPr="0057139E">
        <w:rPr>
          <w:i/>
        </w:rPr>
        <w:t>Quasi-static and high strain rates compressive behavior of aluminum matrix syntactic foams.</w:t>
      </w:r>
      <w:r w:rsidRPr="0057139E">
        <w:t xml:space="preserve"> Composites Part B: Engineering, 2016. </w:t>
      </w:r>
      <w:r w:rsidRPr="0057139E">
        <w:rPr>
          <w:b/>
        </w:rPr>
        <w:t>98</w:t>
      </w:r>
      <w:r w:rsidRPr="0057139E">
        <w:t>(Supplement C): p. 288-296.</w:t>
      </w:r>
    </w:p>
    <w:p w:rsidR="0057139E" w:rsidRPr="0057139E" w:rsidRDefault="0057139E" w:rsidP="00740831">
      <w:pPr>
        <w:pStyle w:val="EndNoteBibliography"/>
        <w:spacing w:after="0"/>
        <w:ind w:left="720" w:hanging="720"/>
      </w:pPr>
      <w:r w:rsidRPr="0057139E">
        <w:t>5.</w:t>
      </w:r>
      <w:r w:rsidRPr="0057139E">
        <w:tab/>
        <w:t xml:space="preserve">Goel, M.D., et al., </w:t>
      </w:r>
      <w:r w:rsidRPr="0057139E">
        <w:rPr>
          <w:i/>
        </w:rPr>
        <w:t>Dynamic compression behavior of cenosphere aluminum alloy syntactic foam.</w:t>
      </w:r>
      <w:r w:rsidRPr="0057139E">
        <w:t xml:space="preserve"> Materials &amp; Design, 2012. </w:t>
      </w:r>
      <w:r w:rsidRPr="0057139E">
        <w:rPr>
          <w:b/>
        </w:rPr>
        <w:t>42</w:t>
      </w:r>
      <w:r w:rsidRPr="0057139E">
        <w:t>: p. 418-423.</w:t>
      </w:r>
    </w:p>
    <w:p w:rsidR="0057139E" w:rsidRPr="0057139E" w:rsidRDefault="0057139E" w:rsidP="00740831">
      <w:pPr>
        <w:pStyle w:val="EndNoteBibliography"/>
        <w:spacing w:after="0"/>
        <w:ind w:left="720" w:hanging="720"/>
      </w:pPr>
      <w:r w:rsidRPr="0057139E">
        <w:t>6.</w:t>
      </w:r>
      <w:r w:rsidRPr="0057139E">
        <w:tab/>
        <w:t xml:space="preserve">Tao, X., L. Zhang, and Y. Zhao, </w:t>
      </w:r>
      <w:r w:rsidRPr="0057139E">
        <w:rPr>
          <w:i/>
        </w:rPr>
        <w:t>Al matrix syntactic foam fabricated with bimodal ceramic microspheres.</w:t>
      </w:r>
      <w:r w:rsidRPr="0057139E">
        <w:t xml:space="preserve"> Materials &amp; Design, 2009. </w:t>
      </w:r>
      <w:r w:rsidRPr="0057139E">
        <w:rPr>
          <w:b/>
        </w:rPr>
        <w:t>30</w:t>
      </w:r>
      <w:r w:rsidRPr="0057139E">
        <w:t>(7): p. 2732-2736.</w:t>
      </w:r>
    </w:p>
    <w:p w:rsidR="0057139E" w:rsidRPr="0057139E" w:rsidRDefault="0057139E" w:rsidP="00740831">
      <w:pPr>
        <w:pStyle w:val="EndNoteBibliography"/>
        <w:spacing w:after="0"/>
        <w:ind w:left="720" w:hanging="720"/>
      </w:pPr>
      <w:r w:rsidRPr="0057139E">
        <w:t>7.</w:t>
      </w:r>
      <w:r w:rsidRPr="0057139E">
        <w:tab/>
        <w:t xml:space="preserve">Santa Maria, J.A., et al., </w:t>
      </w:r>
      <w:r w:rsidRPr="0057139E">
        <w:rPr>
          <w:i/>
        </w:rPr>
        <w:t>Effect of hollow sphere size and size distribution on the quasi-static and high strain rate compressive properties of Al-A380–Al2O3 syntactic foams.</w:t>
      </w:r>
      <w:r w:rsidRPr="0057139E">
        <w:t xml:space="preserve"> Journal of Materials Science, 2013. </w:t>
      </w:r>
      <w:r w:rsidRPr="0057139E">
        <w:rPr>
          <w:b/>
        </w:rPr>
        <w:t>49</w:t>
      </w:r>
      <w:r w:rsidRPr="0057139E">
        <w:t>(3): p. 1267-1278.</w:t>
      </w:r>
    </w:p>
    <w:p w:rsidR="0057139E" w:rsidRPr="0057139E" w:rsidRDefault="0057139E" w:rsidP="00740831">
      <w:pPr>
        <w:pStyle w:val="EndNoteBibliography"/>
        <w:spacing w:after="0"/>
        <w:ind w:left="720" w:hanging="720"/>
      </w:pPr>
      <w:r w:rsidRPr="0057139E">
        <w:t>8.</w:t>
      </w:r>
      <w:r w:rsidRPr="0057139E">
        <w:tab/>
        <w:t xml:space="preserve">Zhao, Y. and X. Tao, </w:t>
      </w:r>
      <w:r w:rsidRPr="0057139E">
        <w:rPr>
          <w:i/>
        </w:rPr>
        <w:t>Behaviour of metal matrix syntactic foams in compression.</w:t>
      </w:r>
      <w:r w:rsidRPr="0057139E">
        <w:t xml:space="preserve"> Mater. Sci. Technol, 2009: p. 1785-1794.</w:t>
      </w:r>
    </w:p>
    <w:p w:rsidR="0057139E" w:rsidRPr="0057139E" w:rsidRDefault="0057139E" w:rsidP="00740831">
      <w:pPr>
        <w:pStyle w:val="EndNoteBibliography"/>
        <w:spacing w:after="0"/>
        <w:ind w:left="720" w:hanging="720"/>
      </w:pPr>
      <w:r w:rsidRPr="0057139E">
        <w:t>9.</w:t>
      </w:r>
      <w:r w:rsidRPr="0057139E">
        <w:tab/>
        <w:t xml:space="preserve">Zhang, Q., et al., </w:t>
      </w:r>
      <w:r w:rsidRPr="0057139E">
        <w:rPr>
          <w:i/>
        </w:rPr>
        <w:t>Micro-CT characterization of structural features and deformation behavior of fly ash/aluminum syntactic foam.</w:t>
      </w:r>
      <w:r w:rsidRPr="0057139E">
        <w:t xml:space="preserve"> Acta Materialia, 2009. </w:t>
      </w:r>
      <w:r w:rsidRPr="0057139E">
        <w:rPr>
          <w:b/>
        </w:rPr>
        <w:t>57</w:t>
      </w:r>
      <w:r w:rsidRPr="0057139E">
        <w:t>(10): p. 3003-3011.</w:t>
      </w:r>
    </w:p>
    <w:p w:rsidR="0057139E" w:rsidRPr="0057139E" w:rsidRDefault="0057139E" w:rsidP="00740831">
      <w:pPr>
        <w:pStyle w:val="EndNoteBibliography"/>
        <w:spacing w:after="0"/>
        <w:ind w:left="720" w:hanging="720"/>
      </w:pPr>
      <w:r w:rsidRPr="0057139E">
        <w:t>10.</w:t>
      </w:r>
      <w:r w:rsidRPr="0057139E">
        <w:tab/>
        <w:t xml:space="preserve">Lehmhus, D., et al., </w:t>
      </w:r>
      <w:r w:rsidRPr="0057139E">
        <w:rPr>
          <w:i/>
        </w:rPr>
        <w:t>Quasi-static and Dynamic Mechanical Performance of Glass Microsphere- and Cenosphere-based 316L Syntactic Foams.</w:t>
      </w:r>
      <w:r w:rsidRPr="0057139E">
        <w:t xml:space="preserve"> Procedia Materials Science, 2014. </w:t>
      </w:r>
      <w:r w:rsidRPr="0057139E">
        <w:rPr>
          <w:b/>
        </w:rPr>
        <w:t>4</w:t>
      </w:r>
      <w:r w:rsidRPr="0057139E">
        <w:t>: p. 383-387.</w:t>
      </w:r>
    </w:p>
    <w:p w:rsidR="0057139E" w:rsidRPr="0057139E" w:rsidRDefault="0057139E" w:rsidP="00740831">
      <w:pPr>
        <w:pStyle w:val="EndNoteBibliography"/>
        <w:spacing w:after="0"/>
        <w:ind w:left="720" w:hanging="720"/>
      </w:pPr>
      <w:r w:rsidRPr="0057139E">
        <w:t>11.</w:t>
      </w:r>
      <w:r w:rsidRPr="0057139E">
        <w:tab/>
        <w:t xml:space="preserve">Szlancsik, A., et al., </w:t>
      </w:r>
      <w:r w:rsidRPr="0057139E">
        <w:rPr>
          <w:i/>
        </w:rPr>
        <w:t>Compressive behaviour of aluminium matrix syntactic foams reinforced by iron hollow spheres.</w:t>
      </w:r>
      <w:r w:rsidRPr="0057139E">
        <w:t xml:space="preserve"> Materials &amp; Design, 2015. </w:t>
      </w:r>
      <w:r w:rsidRPr="0057139E">
        <w:rPr>
          <w:b/>
        </w:rPr>
        <w:t>83</w:t>
      </w:r>
      <w:r w:rsidRPr="0057139E">
        <w:t>: p. 230-237.</w:t>
      </w:r>
    </w:p>
    <w:p w:rsidR="0057139E" w:rsidRPr="0057139E" w:rsidRDefault="0057139E" w:rsidP="00740831">
      <w:pPr>
        <w:pStyle w:val="EndNoteBibliography"/>
        <w:spacing w:after="0"/>
        <w:ind w:left="720" w:hanging="720"/>
      </w:pPr>
      <w:r w:rsidRPr="0057139E">
        <w:t>12.</w:t>
      </w:r>
      <w:r w:rsidRPr="0057139E">
        <w:tab/>
        <w:t xml:space="preserve">Castro, G., S.R. Nutt, and X. Wenchen, </w:t>
      </w:r>
      <w:r w:rsidRPr="0057139E">
        <w:rPr>
          <w:i/>
        </w:rPr>
        <w:t>Compression and low-velocity impact behavior of aluminum syntactic foam.</w:t>
      </w:r>
      <w:r w:rsidRPr="0057139E">
        <w:t xml:space="preserve"> Materials Science and Engineering: A, 2013. </w:t>
      </w:r>
      <w:r w:rsidRPr="0057139E">
        <w:rPr>
          <w:b/>
        </w:rPr>
        <w:t>578</w:t>
      </w:r>
      <w:r w:rsidRPr="0057139E">
        <w:t>(Supplement C): p. 222-229.</w:t>
      </w:r>
    </w:p>
    <w:p w:rsidR="0057139E" w:rsidRPr="0057139E" w:rsidRDefault="0057139E" w:rsidP="00740831">
      <w:pPr>
        <w:pStyle w:val="EndNoteBibliography"/>
        <w:spacing w:after="0"/>
        <w:ind w:left="720" w:hanging="720"/>
      </w:pPr>
      <w:r w:rsidRPr="0057139E">
        <w:t>13.</w:t>
      </w:r>
      <w:r w:rsidRPr="0057139E">
        <w:tab/>
        <w:t xml:space="preserve">Májlinger, K. and I.N. Orbulov, </w:t>
      </w:r>
      <w:r w:rsidRPr="0057139E">
        <w:rPr>
          <w:i/>
        </w:rPr>
        <w:t>Characteristic compressive properties of hybrid metal matrix syntactic foams.</w:t>
      </w:r>
      <w:r w:rsidRPr="0057139E">
        <w:t xml:space="preserve"> Materials Science and Engineering: A, 2014. </w:t>
      </w:r>
      <w:r w:rsidRPr="0057139E">
        <w:rPr>
          <w:b/>
        </w:rPr>
        <w:t>606</w:t>
      </w:r>
      <w:r w:rsidRPr="0057139E">
        <w:t>: p. 248-256.</w:t>
      </w:r>
    </w:p>
    <w:p w:rsidR="0057139E" w:rsidRPr="0057139E" w:rsidRDefault="0057139E" w:rsidP="00740831">
      <w:pPr>
        <w:pStyle w:val="EndNoteBibliography"/>
        <w:spacing w:after="0"/>
        <w:ind w:left="720" w:hanging="720"/>
      </w:pPr>
      <w:r w:rsidRPr="0057139E">
        <w:t>14.</w:t>
      </w:r>
      <w:r w:rsidRPr="0057139E">
        <w:tab/>
        <w:t xml:space="preserve">Orbulov, I.N. and J. Ginsztler, </w:t>
      </w:r>
      <w:r w:rsidRPr="0057139E">
        <w:rPr>
          <w:i/>
        </w:rPr>
        <w:t>Compressive characteristics of metal matrix syntactic foams.</w:t>
      </w:r>
      <w:r w:rsidRPr="0057139E">
        <w:t xml:space="preserve"> Composites Part A: Applied Science and Manufacturing, 2012. </w:t>
      </w:r>
      <w:r w:rsidRPr="0057139E">
        <w:rPr>
          <w:b/>
        </w:rPr>
        <w:t>43</w:t>
      </w:r>
      <w:r w:rsidRPr="0057139E">
        <w:t>(4): p. 553-561.</w:t>
      </w:r>
    </w:p>
    <w:p w:rsidR="0057139E" w:rsidRPr="0057139E" w:rsidRDefault="0057139E" w:rsidP="00740831">
      <w:pPr>
        <w:pStyle w:val="EndNoteBibliography"/>
        <w:spacing w:after="0"/>
        <w:ind w:left="720" w:hanging="720"/>
      </w:pPr>
      <w:r w:rsidRPr="0057139E">
        <w:t>15.</w:t>
      </w:r>
      <w:r w:rsidRPr="0057139E">
        <w:tab/>
        <w:t xml:space="preserve">Tao, X.F. and Y.Y. Zhao, </w:t>
      </w:r>
      <w:r w:rsidRPr="0057139E">
        <w:rPr>
          <w:i/>
        </w:rPr>
        <w:t>Compressive failure of Al alloy matrix syntactic foams manufactured by melt infiltration.</w:t>
      </w:r>
      <w:r w:rsidRPr="0057139E">
        <w:t xml:space="preserve"> Materials Science and Engineering: A, 2012. </w:t>
      </w:r>
      <w:r w:rsidRPr="0057139E">
        <w:rPr>
          <w:b/>
        </w:rPr>
        <w:t>549</w:t>
      </w:r>
      <w:r w:rsidRPr="0057139E">
        <w:t>: p. 228-232.</w:t>
      </w:r>
    </w:p>
    <w:p w:rsidR="0057139E" w:rsidRPr="0057139E" w:rsidRDefault="0057139E" w:rsidP="00740831">
      <w:pPr>
        <w:pStyle w:val="EndNoteBibliography"/>
        <w:spacing w:after="0"/>
        <w:ind w:left="720" w:hanging="720"/>
      </w:pPr>
      <w:r w:rsidRPr="0057139E">
        <w:t>16.</w:t>
      </w:r>
      <w:r w:rsidRPr="0057139E">
        <w:tab/>
        <w:t xml:space="preserve">Gupta, N. and W. Ricci, </w:t>
      </w:r>
      <w:r w:rsidRPr="0057139E">
        <w:rPr>
          <w:i/>
        </w:rPr>
        <w:t>Comparison of compressive properties of layered syntactic foams having gradient in microballoon volume fraction and wall thickness.</w:t>
      </w:r>
      <w:r w:rsidRPr="0057139E">
        <w:t xml:space="preserve"> Materials Science and Engineering: A, 2006. </w:t>
      </w:r>
      <w:r w:rsidRPr="0057139E">
        <w:rPr>
          <w:b/>
        </w:rPr>
        <w:t>427</w:t>
      </w:r>
      <w:r w:rsidRPr="0057139E">
        <w:t>(1–2): p. 331-342.</w:t>
      </w:r>
    </w:p>
    <w:p w:rsidR="0057139E" w:rsidRPr="0057139E" w:rsidRDefault="0057139E" w:rsidP="00740831">
      <w:pPr>
        <w:pStyle w:val="EndNoteBibliography"/>
        <w:spacing w:after="0"/>
        <w:ind w:left="720" w:hanging="720"/>
      </w:pPr>
      <w:r w:rsidRPr="0057139E">
        <w:t>17.</w:t>
      </w:r>
      <w:r w:rsidRPr="0057139E">
        <w:tab/>
        <w:t xml:space="preserve">Licitra, L., et al., </w:t>
      </w:r>
      <w:r w:rsidRPr="0057139E">
        <w:rPr>
          <w:i/>
        </w:rPr>
        <w:t>Dynamic properties of alumina hollow particle filled aluminum alloy A356 matrix syntactic foams.</w:t>
      </w:r>
      <w:r w:rsidRPr="0057139E">
        <w:t xml:space="preserve"> Materials &amp; Design, 2015. </w:t>
      </w:r>
      <w:r w:rsidRPr="0057139E">
        <w:rPr>
          <w:b/>
        </w:rPr>
        <w:t>66</w:t>
      </w:r>
      <w:r w:rsidRPr="0057139E">
        <w:t>: p. 504-515.</w:t>
      </w:r>
    </w:p>
    <w:p w:rsidR="0057139E" w:rsidRPr="0057139E" w:rsidRDefault="0057139E" w:rsidP="00740831">
      <w:pPr>
        <w:pStyle w:val="EndNoteBibliography"/>
        <w:spacing w:after="0"/>
        <w:ind w:left="720" w:hanging="720"/>
      </w:pPr>
      <w:r w:rsidRPr="0057139E">
        <w:t>18.</w:t>
      </w:r>
      <w:r w:rsidRPr="0057139E">
        <w:tab/>
        <w:t xml:space="preserve">Katona, B., et al., </w:t>
      </w:r>
      <w:r w:rsidRPr="0057139E">
        <w:rPr>
          <w:i/>
        </w:rPr>
        <w:t>Compressive characteristics and low frequency damping of aluminium matrix syntactic foams.</w:t>
      </w:r>
      <w:r w:rsidRPr="0057139E">
        <w:t xml:space="preserve"> Materials Science and Engineering: A, 2019. </w:t>
      </w:r>
      <w:r w:rsidRPr="0057139E">
        <w:rPr>
          <w:b/>
        </w:rPr>
        <w:t>739</w:t>
      </w:r>
      <w:r w:rsidRPr="0057139E">
        <w:t>: p. 140-148.</w:t>
      </w:r>
    </w:p>
    <w:p w:rsidR="0057139E" w:rsidRPr="0057139E" w:rsidRDefault="0057139E" w:rsidP="00740831">
      <w:pPr>
        <w:pStyle w:val="EndNoteBibliography"/>
        <w:spacing w:after="0"/>
        <w:ind w:left="720" w:hanging="720"/>
      </w:pPr>
      <w:r w:rsidRPr="0057139E">
        <w:t>19.</w:t>
      </w:r>
      <w:r w:rsidRPr="0057139E">
        <w:tab/>
        <w:t xml:space="preserve">Hartmann, M., et al. </w:t>
      </w:r>
      <w:r w:rsidRPr="0057139E">
        <w:rPr>
          <w:i/>
        </w:rPr>
        <w:t>Microstructure and mechanical properties of cellular magnesium matrix composites</w:t>
      </w:r>
      <w:r w:rsidRPr="0057139E">
        <w:t xml:space="preserve">. in </w:t>
      </w:r>
      <w:r w:rsidRPr="0057139E">
        <w:rPr>
          <w:i/>
        </w:rPr>
        <w:t>Metall Foams and Porous Metal Structures, International Conference on Metal Foams and Porous Metal Structures</w:t>
      </w:r>
      <w:r w:rsidRPr="0057139E">
        <w:t>. 1999.</w:t>
      </w:r>
    </w:p>
    <w:p w:rsidR="0057139E" w:rsidRPr="0057139E" w:rsidRDefault="0057139E" w:rsidP="00740831">
      <w:pPr>
        <w:pStyle w:val="EndNoteBibliography"/>
        <w:spacing w:after="0"/>
        <w:ind w:left="720" w:hanging="720"/>
      </w:pPr>
      <w:r w:rsidRPr="0057139E">
        <w:t>20.</w:t>
      </w:r>
      <w:r w:rsidRPr="0057139E">
        <w:tab/>
        <w:t xml:space="preserve">Tao, X. and Y. Zhao, </w:t>
      </w:r>
      <w:r w:rsidRPr="0057139E">
        <w:rPr>
          <w:i/>
        </w:rPr>
        <w:t>Compressive behavior of Al matrix syntactic foams toughened with Al particles.</w:t>
      </w:r>
      <w:r w:rsidRPr="0057139E">
        <w:t xml:space="preserve"> Scripta Materialia, 2009. </w:t>
      </w:r>
      <w:r w:rsidRPr="0057139E">
        <w:rPr>
          <w:b/>
        </w:rPr>
        <w:t>61</w:t>
      </w:r>
      <w:r w:rsidRPr="0057139E">
        <w:t>(5): p. 461-464.</w:t>
      </w:r>
    </w:p>
    <w:p w:rsidR="0057139E" w:rsidRPr="0057139E" w:rsidRDefault="0057139E" w:rsidP="00740831">
      <w:pPr>
        <w:pStyle w:val="EndNoteBibliography"/>
        <w:spacing w:after="0"/>
        <w:ind w:left="720" w:hanging="720"/>
      </w:pPr>
      <w:r w:rsidRPr="0057139E">
        <w:lastRenderedPageBreak/>
        <w:t>21.</w:t>
      </w:r>
      <w:r w:rsidRPr="0057139E">
        <w:tab/>
        <w:t xml:space="preserve">(ISO), I.O.f.S., </w:t>
      </w:r>
      <w:r w:rsidRPr="0057139E">
        <w:rPr>
          <w:i/>
        </w:rPr>
        <w:t>Mechanical Testing of Metals-Ductility Testing-Compression Test for Porous and Cellular Metals</w:t>
      </w:r>
      <w:r w:rsidRPr="0057139E">
        <w:t>. 2011, ISO: Genva, Switzerland.</w:t>
      </w:r>
    </w:p>
    <w:p w:rsidR="0057139E" w:rsidRPr="0057139E" w:rsidRDefault="0057139E" w:rsidP="00740831">
      <w:pPr>
        <w:pStyle w:val="EndNoteBibliography"/>
        <w:spacing w:after="0"/>
        <w:ind w:left="720" w:hanging="720"/>
      </w:pPr>
      <w:r w:rsidRPr="0057139E">
        <w:t>22.</w:t>
      </w:r>
      <w:r w:rsidRPr="0057139E">
        <w:tab/>
        <w:t xml:space="preserve">Liu, S., et al., </w:t>
      </w:r>
      <w:r w:rsidRPr="0057139E">
        <w:rPr>
          <w:i/>
        </w:rPr>
        <w:t>Cyclic compression behavior and energy dissipation of aluminum foam–polyurethane interpenetrating phase composites.</w:t>
      </w:r>
      <w:r w:rsidRPr="0057139E">
        <w:t xml:space="preserve"> Composites Part A: Applied Science and Manufacturing, 2015. </w:t>
      </w:r>
      <w:r w:rsidRPr="0057139E">
        <w:rPr>
          <w:b/>
        </w:rPr>
        <w:t>78</w:t>
      </w:r>
      <w:r w:rsidRPr="0057139E">
        <w:t>: p. 35-41.</w:t>
      </w:r>
    </w:p>
    <w:p w:rsidR="0057139E" w:rsidRPr="0057139E" w:rsidRDefault="0057139E" w:rsidP="00740831">
      <w:pPr>
        <w:pStyle w:val="EndNoteBibliography"/>
        <w:spacing w:after="0"/>
        <w:ind w:left="720" w:hanging="720"/>
      </w:pPr>
      <w:r w:rsidRPr="0057139E">
        <w:t>23.</w:t>
      </w:r>
      <w:r w:rsidRPr="0057139E">
        <w:tab/>
        <w:t xml:space="preserve">Zhang, J., R.J. Perez, and E.J. Lavernia, </w:t>
      </w:r>
      <w:r w:rsidRPr="0057139E">
        <w:rPr>
          <w:i/>
        </w:rPr>
        <w:t>Documentation of damping capacity of metallic, ceramic and metal-matrix composite materials.</w:t>
      </w:r>
      <w:r w:rsidRPr="0057139E">
        <w:t xml:space="preserve"> Journal of Materials Science, 1993. </w:t>
      </w:r>
      <w:r w:rsidRPr="0057139E">
        <w:rPr>
          <w:b/>
        </w:rPr>
        <w:t>28</w:t>
      </w:r>
      <w:r w:rsidRPr="0057139E">
        <w:t>(9): p. 2395-2404.</w:t>
      </w:r>
    </w:p>
    <w:p w:rsidR="0057139E" w:rsidRPr="0057139E" w:rsidRDefault="0057139E" w:rsidP="00740831">
      <w:pPr>
        <w:pStyle w:val="EndNoteBibliography"/>
        <w:spacing w:after="0"/>
        <w:ind w:left="720" w:hanging="720"/>
      </w:pPr>
      <w:r w:rsidRPr="0057139E">
        <w:t>24.</w:t>
      </w:r>
      <w:r w:rsidRPr="0057139E">
        <w:tab/>
        <w:t xml:space="preserve">Nieh, T.G., K. Higashi, and J. Wadsworth, </w:t>
      </w:r>
      <w:r w:rsidRPr="0057139E">
        <w:rPr>
          <w:i/>
        </w:rPr>
        <w:t>Effect of cell morphology on the compressive properties of open-cell aluminum foams.</w:t>
      </w:r>
      <w:r w:rsidRPr="0057139E">
        <w:t xml:space="preserve"> Materials Science and Engineering: A, 2000. </w:t>
      </w:r>
      <w:r w:rsidRPr="0057139E">
        <w:rPr>
          <w:b/>
        </w:rPr>
        <w:t>283</w:t>
      </w:r>
      <w:r w:rsidRPr="0057139E">
        <w:t>(1): p. 105-110.</w:t>
      </w:r>
    </w:p>
    <w:p w:rsidR="0057139E" w:rsidRPr="0057139E" w:rsidRDefault="0057139E" w:rsidP="00740831">
      <w:pPr>
        <w:pStyle w:val="EndNoteBibliography"/>
        <w:spacing w:after="0"/>
        <w:ind w:left="720" w:hanging="720"/>
      </w:pPr>
      <w:r w:rsidRPr="0057139E">
        <w:t>25.</w:t>
      </w:r>
      <w:r w:rsidRPr="0057139E">
        <w:tab/>
        <w:t xml:space="preserve">Kiser, M., M.Y. He, and F.W. Zok, </w:t>
      </w:r>
      <w:r w:rsidRPr="0057139E">
        <w:rPr>
          <w:i/>
        </w:rPr>
        <w:t>The mechanical response of ceramic microballoon reinforced aluminum matrix composites under compressive loading.</w:t>
      </w:r>
      <w:r w:rsidRPr="0057139E">
        <w:t xml:space="preserve"> Acta Materialia, 1999. </w:t>
      </w:r>
      <w:r w:rsidRPr="0057139E">
        <w:rPr>
          <w:b/>
        </w:rPr>
        <w:t>47</w:t>
      </w:r>
      <w:r w:rsidRPr="0057139E">
        <w:t>(9): p. 2685-2694.</w:t>
      </w:r>
    </w:p>
    <w:p w:rsidR="0057139E" w:rsidRPr="0057139E" w:rsidRDefault="0057139E" w:rsidP="00740831">
      <w:pPr>
        <w:pStyle w:val="EndNoteBibliography"/>
        <w:spacing w:after="0"/>
        <w:ind w:left="720" w:hanging="720"/>
      </w:pPr>
      <w:r w:rsidRPr="0057139E">
        <w:t>26.</w:t>
      </w:r>
      <w:r w:rsidRPr="0057139E">
        <w:tab/>
        <w:t xml:space="preserve">Lu, H., et al., </w:t>
      </w:r>
      <w:r w:rsidRPr="0057139E">
        <w:rPr>
          <w:i/>
        </w:rPr>
        <w:t>Design, Fabrication, and Properties of High Damping Metal Matrix Composites—A Review.</w:t>
      </w:r>
      <w:r w:rsidRPr="0057139E">
        <w:t xml:space="preserve"> Materials, 2009. </w:t>
      </w:r>
      <w:r w:rsidRPr="0057139E">
        <w:rPr>
          <w:b/>
        </w:rPr>
        <w:t>2</w:t>
      </w:r>
      <w:r w:rsidRPr="0057139E">
        <w:t>(3): p. 958.</w:t>
      </w:r>
    </w:p>
    <w:p w:rsidR="0057139E" w:rsidRPr="0057139E" w:rsidRDefault="0057139E" w:rsidP="00740831">
      <w:pPr>
        <w:pStyle w:val="EndNoteBibliography"/>
        <w:ind w:left="720" w:hanging="720"/>
      </w:pPr>
      <w:r w:rsidRPr="0057139E">
        <w:t>27.</w:t>
      </w:r>
      <w:r w:rsidRPr="0057139E">
        <w:tab/>
        <w:t xml:space="preserve">Lawn, B., </w:t>
      </w:r>
      <w:r w:rsidRPr="0057139E">
        <w:rPr>
          <w:i/>
        </w:rPr>
        <w:t>Fracture of Brittle Solids</w:t>
      </w:r>
      <w:r w:rsidRPr="0057139E">
        <w:t>. 2 ed. Cambridge Solid State Science Series. 1993, Cambridge: Cambridge University Press.</w:t>
      </w:r>
    </w:p>
    <w:p w:rsidR="00650F5D" w:rsidRDefault="003E4F57" w:rsidP="00740831">
      <w:pPr>
        <w:pStyle w:val="EndNoteBibliography"/>
        <w:spacing w:after="0"/>
        <w:ind w:left="720" w:hanging="720"/>
      </w:pPr>
      <w:r>
        <w:fldChar w:fldCharType="end"/>
      </w:r>
      <w:r w:rsidR="00553479">
        <w:fldChar w:fldCharType="begin"/>
      </w:r>
      <w:r w:rsidR="00553479">
        <w:instrText xml:space="preserve"> ADDIN </w:instrText>
      </w:r>
      <w:r w:rsidR="00553479">
        <w:fldChar w:fldCharType="end"/>
      </w:r>
    </w:p>
    <w:sectPr w:rsidR="00650F5D">
      <w:footerReference w:type="default" r:id="rId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9C3" w:rsidRDefault="00E719C3" w:rsidP="007F5788">
      <w:pPr>
        <w:spacing w:after="0" w:line="240" w:lineRule="auto"/>
      </w:pPr>
      <w:r>
        <w:separator/>
      </w:r>
    </w:p>
  </w:endnote>
  <w:endnote w:type="continuationSeparator" w:id="0">
    <w:p w:rsidR="00E719C3" w:rsidRDefault="00E719C3" w:rsidP="007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StandardSymL-Slant_167">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0054231"/>
      <w:docPartObj>
        <w:docPartGallery w:val="Page Numbers (Bottom of Page)"/>
        <w:docPartUnique/>
      </w:docPartObj>
    </w:sdtPr>
    <w:sdtEndPr>
      <w:rPr>
        <w:color w:val="7F7F7F" w:themeColor="background1" w:themeShade="7F"/>
        <w:spacing w:val="60"/>
      </w:rPr>
    </w:sdtEndPr>
    <w:sdtContent>
      <w:p w:rsidR="003F04F8" w:rsidRDefault="003F04F8">
        <w:pPr>
          <w:pStyle w:val="Footer"/>
          <w:pBdr>
            <w:top w:val="single" w:sz="4" w:space="1" w:color="D9D9D9" w:themeColor="background1" w:themeShade="D9"/>
          </w:pBdr>
          <w:jc w:val="right"/>
        </w:pPr>
        <w:r>
          <w:fldChar w:fldCharType="begin"/>
        </w:r>
        <w:r>
          <w:instrText xml:space="preserve"> PAGE   \* MERGEFORMAT </w:instrText>
        </w:r>
        <w:r>
          <w:fldChar w:fldCharType="separate"/>
        </w:r>
        <w:r w:rsidR="00740831">
          <w:rPr>
            <w:noProof/>
          </w:rPr>
          <w:t>17</w:t>
        </w:r>
        <w:r>
          <w:rPr>
            <w:noProof/>
          </w:rPr>
          <w:fldChar w:fldCharType="end"/>
        </w:r>
        <w:r>
          <w:t xml:space="preserve"> | </w:t>
        </w:r>
        <w:r>
          <w:rPr>
            <w:color w:val="7F7F7F" w:themeColor="background1" w:themeShade="7F"/>
            <w:spacing w:val="60"/>
          </w:rPr>
          <w:t>Page</w:t>
        </w:r>
      </w:p>
    </w:sdtContent>
  </w:sdt>
  <w:p w:rsidR="003F04F8" w:rsidRDefault="003F04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9C3" w:rsidRDefault="00E719C3" w:rsidP="007F5788">
      <w:pPr>
        <w:spacing w:after="0" w:line="240" w:lineRule="auto"/>
      </w:pPr>
      <w:r>
        <w:separator/>
      </w:r>
    </w:p>
  </w:footnote>
  <w:footnote w:type="continuationSeparator" w:id="0">
    <w:p w:rsidR="00E719C3" w:rsidRDefault="00E719C3" w:rsidP="007F57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D7495"/>
    <w:multiLevelType w:val="hybridMultilevel"/>
    <w:tmpl w:val="A4B8ACE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675DBD"/>
    <w:multiLevelType w:val="multilevel"/>
    <w:tmpl w:val="63EA99AA"/>
    <w:lvl w:ilvl="0">
      <w:start w:val="1"/>
      <w:numFmt w:val="decimal"/>
      <w:pStyle w:val="Heading1"/>
      <w:lvlText w:val="%1."/>
      <w:lvlJc w:val="left"/>
      <w:pPr>
        <w:ind w:left="502"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D64172A"/>
    <w:multiLevelType w:val="hybridMultilevel"/>
    <w:tmpl w:val="C256F0F0"/>
    <w:lvl w:ilvl="0" w:tplc="08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x5vp9z6d5pfxexr2kpd0dbaaw0pdf59tvw&quot;&gt;reference of APR&lt;record-ids&gt;&lt;item&gt;4&lt;/item&gt;&lt;item&gt;85&lt;/item&gt;&lt;item&gt;91&lt;/item&gt;&lt;item&gt;92&lt;/item&gt;&lt;item&gt;98&lt;/item&gt;&lt;item&gt;100&lt;/item&gt;&lt;item&gt;130&lt;/item&gt;&lt;item&gt;142&lt;/item&gt;&lt;item&gt;183&lt;/item&gt;&lt;item&gt;184&lt;/item&gt;&lt;item&gt;190&lt;/item&gt;&lt;item&gt;197&lt;/item&gt;&lt;item&gt;214&lt;/item&gt;&lt;item&gt;242&lt;/item&gt;&lt;item&gt;243&lt;/item&gt;&lt;item&gt;249&lt;/item&gt;&lt;item&gt;250&lt;/item&gt;&lt;item&gt;272&lt;/item&gt;&lt;item&gt;295&lt;/item&gt;&lt;item&gt;299&lt;/item&gt;&lt;item&gt;301&lt;/item&gt;&lt;item&gt;302&lt;/item&gt;&lt;item&gt;304&lt;/item&gt;&lt;item&gt;30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13F20"/>
    <w:rsid w:val="00001EE5"/>
    <w:rsid w:val="00002F8C"/>
    <w:rsid w:val="00003C20"/>
    <w:rsid w:val="000067DF"/>
    <w:rsid w:val="0000747C"/>
    <w:rsid w:val="000137E1"/>
    <w:rsid w:val="000142B6"/>
    <w:rsid w:val="00015617"/>
    <w:rsid w:val="00017538"/>
    <w:rsid w:val="000204B7"/>
    <w:rsid w:val="00020A77"/>
    <w:rsid w:val="000216EE"/>
    <w:rsid w:val="00022DD4"/>
    <w:rsid w:val="00024942"/>
    <w:rsid w:val="00024AA2"/>
    <w:rsid w:val="00031170"/>
    <w:rsid w:val="00031691"/>
    <w:rsid w:val="00035F51"/>
    <w:rsid w:val="00037761"/>
    <w:rsid w:val="0004091F"/>
    <w:rsid w:val="00041CEE"/>
    <w:rsid w:val="00045E0B"/>
    <w:rsid w:val="00046044"/>
    <w:rsid w:val="000620C2"/>
    <w:rsid w:val="00074359"/>
    <w:rsid w:val="00077FEB"/>
    <w:rsid w:val="000804A2"/>
    <w:rsid w:val="00081EED"/>
    <w:rsid w:val="00085781"/>
    <w:rsid w:val="00085997"/>
    <w:rsid w:val="000859A5"/>
    <w:rsid w:val="0009243F"/>
    <w:rsid w:val="0009372F"/>
    <w:rsid w:val="000959AF"/>
    <w:rsid w:val="000971C3"/>
    <w:rsid w:val="000A0B8C"/>
    <w:rsid w:val="000A1414"/>
    <w:rsid w:val="000A1758"/>
    <w:rsid w:val="000A281E"/>
    <w:rsid w:val="000A2EF2"/>
    <w:rsid w:val="000B1F3D"/>
    <w:rsid w:val="000B52BA"/>
    <w:rsid w:val="000C17CA"/>
    <w:rsid w:val="000C3964"/>
    <w:rsid w:val="000C5207"/>
    <w:rsid w:val="000C771A"/>
    <w:rsid w:val="000D3537"/>
    <w:rsid w:val="000D382B"/>
    <w:rsid w:val="000D4557"/>
    <w:rsid w:val="000F49D1"/>
    <w:rsid w:val="00110211"/>
    <w:rsid w:val="001102F9"/>
    <w:rsid w:val="00113A84"/>
    <w:rsid w:val="00113D55"/>
    <w:rsid w:val="00114AC6"/>
    <w:rsid w:val="001173D4"/>
    <w:rsid w:val="001177E6"/>
    <w:rsid w:val="00122329"/>
    <w:rsid w:val="00126CC9"/>
    <w:rsid w:val="001325EA"/>
    <w:rsid w:val="00133908"/>
    <w:rsid w:val="00133EC3"/>
    <w:rsid w:val="00146452"/>
    <w:rsid w:val="001473A5"/>
    <w:rsid w:val="001503A8"/>
    <w:rsid w:val="00153744"/>
    <w:rsid w:val="001576EB"/>
    <w:rsid w:val="00157E47"/>
    <w:rsid w:val="0016273A"/>
    <w:rsid w:val="00162744"/>
    <w:rsid w:val="0016451E"/>
    <w:rsid w:val="00171850"/>
    <w:rsid w:val="00172669"/>
    <w:rsid w:val="001748A8"/>
    <w:rsid w:val="0017502A"/>
    <w:rsid w:val="00177E7B"/>
    <w:rsid w:val="00182EFE"/>
    <w:rsid w:val="00183406"/>
    <w:rsid w:val="0018439A"/>
    <w:rsid w:val="00184519"/>
    <w:rsid w:val="00186A0A"/>
    <w:rsid w:val="0019136F"/>
    <w:rsid w:val="0019185A"/>
    <w:rsid w:val="00193039"/>
    <w:rsid w:val="00197359"/>
    <w:rsid w:val="001A0A6F"/>
    <w:rsid w:val="001A6998"/>
    <w:rsid w:val="001A6D3F"/>
    <w:rsid w:val="001B4719"/>
    <w:rsid w:val="001B6F8D"/>
    <w:rsid w:val="001C0CB8"/>
    <w:rsid w:val="001C2960"/>
    <w:rsid w:val="001C2D9D"/>
    <w:rsid w:val="001C70E6"/>
    <w:rsid w:val="001C7142"/>
    <w:rsid w:val="001D0511"/>
    <w:rsid w:val="001E275D"/>
    <w:rsid w:val="001E33C7"/>
    <w:rsid w:val="001E4309"/>
    <w:rsid w:val="001F6021"/>
    <w:rsid w:val="001F70F0"/>
    <w:rsid w:val="001F71D9"/>
    <w:rsid w:val="001F7D43"/>
    <w:rsid w:val="00204AD9"/>
    <w:rsid w:val="00206999"/>
    <w:rsid w:val="00215672"/>
    <w:rsid w:val="0022221D"/>
    <w:rsid w:val="00225017"/>
    <w:rsid w:val="00230395"/>
    <w:rsid w:val="002313E5"/>
    <w:rsid w:val="00233E00"/>
    <w:rsid w:val="0023503E"/>
    <w:rsid w:val="00236F57"/>
    <w:rsid w:val="00241373"/>
    <w:rsid w:val="002447E2"/>
    <w:rsid w:val="00244BC4"/>
    <w:rsid w:val="00252EBD"/>
    <w:rsid w:val="00253956"/>
    <w:rsid w:val="00253DB8"/>
    <w:rsid w:val="002555D1"/>
    <w:rsid w:val="00263133"/>
    <w:rsid w:val="002668CB"/>
    <w:rsid w:val="00271904"/>
    <w:rsid w:val="00271AA8"/>
    <w:rsid w:val="00275E0A"/>
    <w:rsid w:val="00282250"/>
    <w:rsid w:val="002913BE"/>
    <w:rsid w:val="00296902"/>
    <w:rsid w:val="002B1E42"/>
    <w:rsid w:val="002B2A48"/>
    <w:rsid w:val="002B2A4C"/>
    <w:rsid w:val="002C00A2"/>
    <w:rsid w:val="002C25E6"/>
    <w:rsid w:val="002C40FA"/>
    <w:rsid w:val="002C7EA2"/>
    <w:rsid w:val="002D1E47"/>
    <w:rsid w:val="002D3FB5"/>
    <w:rsid w:val="002D6A1D"/>
    <w:rsid w:val="002E065E"/>
    <w:rsid w:val="002E4F66"/>
    <w:rsid w:val="002E5119"/>
    <w:rsid w:val="002E53FE"/>
    <w:rsid w:val="002E6FB5"/>
    <w:rsid w:val="002F2731"/>
    <w:rsid w:val="002F3EAE"/>
    <w:rsid w:val="002F5F2B"/>
    <w:rsid w:val="002F67B4"/>
    <w:rsid w:val="002F7C32"/>
    <w:rsid w:val="00307028"/>
    <w:rsid w:val="00311F97"/>
    <w:rsid w:val="00313897"/>
    <w:rsid w:val="00322FBC"/>
    <w:rsid w:val="00327225"/>
    <w:rsid w:val="00330518"/>
    <w:rsid w:val="003307C0"/>
    <w:rsid w:val="00334924"/>
    <w:rsid w:val="003356E5"/>
    <w:rsid w:val="00336394"/>
    <w:rsid w:val="00337D5A"/>
    <w:rsid w:val="00340439"/>
    <w:rsid w:val="003467C8"/>
    <w:rsid w:val="0036458D"/>
    <w:rsid w:val="00364977"/>
    <w:rsid w:val="003657E3"/>
    <w:rsid w:val="00367AC4"/>
    <w:rsid w:val="003725B8"/>
    <w:rsid w:val="00373A6A"/>
    <w:rsid w:val="0037442A"/>
    <w:rsid w:val="00381234"/>
    <w:rsid w:val="003821D9"/>
    <w:rsid w:val="003909FF"/>
    <w:rsid w:val="003967DC"/>
    <w:rsid w:val="003A095C"/>
    <w:rsid w:val="003A6493"/>
    <w:rsid w:val="003B04D3"/>
    <w:rsid w:val="003B33C6"/>
    <w:rsid w:val="003C61AC"/>
    <w:rsid w:val="003C75E7"/>
    <w:rsid w:val="003D0332"/>
    <w:rsid w:val="003D0A07"/>
    <w:rsid w:val="003E4F57"/>
    <w:rsid w:val="003E5D44"/>
    <w:rsid w:val="003E68C2"/>
    <w:rsid w:val="003F04F8"/>
    <w:rsid w:val="003F135E"/>
    <w:rsid w:val="003F2288"/>
    <w:rsid w:val="00400406"/>
    <w:rsid w:val="00400B32"/>
    <w:rsid w:val="00407F52"/>
    <w:rsid w:val="004145F1"/>
    <w:rsid w:val="00417A17"/>
    <w:rsid w:val="00420F2D"/>
    <w:rsid w:val="00421946"/>
    <w:rsid w:val="00422E6C"/>
    <w:rsid w:val="00423734"/>
    <w:rsid w:val="00423E5B"/>
    <w:rsid w:val="00427124"/>
    <w:rsid w:val="0042737D"/>
    <w:rsid w:val="004337C8"/>
    <w:rsid w:val="00436AA8"/>
    <w:rsid w:val="00443FE2"/>
    <w:rsid w:val="00445E43"/>
    <w:rsid w:val="00454765"/>
    <w:rsid w:val="0045603D"/>
    <w:rsid w:val="0045735C"/>
    <w:rsid w:val="00461CE8"/>
    <w:rsid w:val="004657E3"/>
    <w:rsid w:val="00465D75"/>
    <w:rsid w:val="00473016"/>
    <w:rsid w:val="004778C8"/>
    <w:rsid w:val="0048024E"/>
    <w:rsid w:val="00483B1E"/>
    <w:rsid w:val="00485C1F"/>
    <w:rsid w:val="0048798F"/>
    <w:rsid w:val="00491480"/>
    <w:rsid w:val="00491B47"/>
    <w:rsid w:val="00495CBA"/>
    <w:rsid w:val="004A2F4A"/>
    <w:rsid w:val="004A3002"/>
    <w:rsid w:val="004A450E"/>
    <w:rsid w:val="004B01BE"/>
    <w:rsid w:val="004B08F6"/>
    <w:rsid w:val="004B2799"/>
    <w:rsid w:val="004B3587"/>
    <w:rsid w:val="004C1540"/>
    <w:rsid w:val="004C1D5A"/>
    <w:rsid w:val="004C7337"/>
    <w:rsid w:val="004D0311"/>
    <w:rsid w:val="004D159B"/>
    <w:rsid w:val="004D3BD6"/>
    <w:rsid w:val="004E0023"/>
    <w:rsid w:val="004F2A9C"/>
    <w:rsid w:val="004F3017"/>
    <w:rsid w:val="004F4964"/>
    <w:rsid w:val="004F5846"/>
    <w:rsid w:val="004F61E6"/>
    <w:rsid w:val="00503799"/>
    <w:rsid w:val="0050512C"/>
    <w:rsid w:val="005052EA"/>
    <w:rsid w:val="005102F4"/>
    <w:rsid w:val="0051171C"/>
    <w:rsid w:val="00511EF7"/>
    <w:rsid w:val="0051407D"/>
    <w:rsid w:val="0051455B"/>
    <w:rsid w:val="005200D6"/>
    <w:rsid w:val="0053403E"/>
    <w:rsid w:val="005340CA"/>
    <w:rsid w:val="00542791"/>
    <w:rsid w:val="00544F54"/>
    <w:rsid w:val="0054512C"/>
    <w:rsid w:val="00545751"/>
    <w:rsid w:val="0054607B"/>
    <w:rsid w:val="005500D6"/>
    <w:rsid w:val="00553479"/>
    <w:rsid w:val="00562614"/>
    <w:rsid w:val="00563725"/>
    <w:rsid w:val="005638E9"/>
    <w:rsid w:val="00563BBA"/>
    <w:rsid w:val="005671F8"/>
    <w:rsid w:val="0056778C"/>
    <w:rsid w:val="005701D4"/>
    <w:rsid w:val="00570B1B"/>
    <w:rsid w:val="0057139E"/>
    <w:rsid w:val="00571FA6"/>
    <w:rsid w:val="00576EF0"/>
    <w:rsid w:val="005777C7"/>
    <w:rsid w:val="005803DF"/>
    <w:rsid w:val="00580A7A"/>
    <w:rsid w:val="00582E12"/>
    <w:rsid w:val="00582EC2"/>
    <w:rsid w:val="00587DEC"/>
    <w:rsid w:val="00596827"/>
    <w:rsid w:val="005A126E"/>
    <w:rsid w:val="005A7F6C"/>
    <w:rsid w:val="005B38AB"/>
    <w:rsid w:val="005B3EE4"/>
    <w:rsid w:val="005C47A1"/>
    <w:rsid w:val="005C6D5E"/>
    <w:rsid w:val="005D0014"/>
    <w:rsid w:val="005D1E2C"/>
    <w:rsid w:val="005D5260"/>
    <w:rsid w:val="005E12E4"/>
    <w:rsid w:val="005E26BE"/>
    <w:rsid w:val="005E2C2C"/>
    <w:rsid w:val="005F6491"/>
    <w:rsid w:val="00600403"/>
    <w:rsid w:val="00600F33"/>
    <w:rsid w:val="00601413"/>
    <w:rsid w:val="0060148B"/>
    <w:rsid w:val="00601A5B"/>
    <w:rsid w:val="0060231F"/>
    <w:rsid w:val="00614E4D"/>
    <w:rsid w:val="00617336"/>
    <w:rsid w:val="0062062D"/>
    <w:rsid w:val="00624F1F"/>
    <w:rsid w:val="006262BA"/>
    <w:rsid w:val="00627E61"/>
    <w:rsid w:val="0063756B"/>
    <w:rsid w:val="00642D40"/>
    <w:rsid w:val="00645523"/>
    <w:rsid w:val="00650CB0"/>
    <w:rsid w:val="00650F5D"/>
    <w:rsid w:val="006533F5"/>
    <w:rsid w:val="006534FC"/>
    <w:rsid w:val="006632CA"/>
    <w:rsid w:val="00664868"/>
    <w:rsid w:val="00664E83"/>
    <w:rsid w:val="0066766D"/>
    <w:rsid w:val="006718C9"/>
    <w:rsid w:val="00672E03"/>
    <w:rsid w:val="00680F25"/>
    <w:rsid w:val="006853D8"/>
    <w:rsid w:val="00687EFB"/>
    <w:rsid w:val="00690F95"/>
    <w:rsid w:val="0069593F"/>
    <w:rsid w:val="006A09BD"/>
    <w:rsid w:val="006B3651"/>
    <w:rsid w:val="006B6876"/>
    <w:rsid w:val="006C0D4C"/>
    <w:rsid w:val="006C1670"/>
    <w:rsid w:val="006C3C12"/>
    <w:rsid w:val="006C48AE"/>
    <w:rsid w:val="006C5123"/>
    <w:rsid w:val="006C628F"/>
    <w:rsid w:val="006C7975"/>
    <w:rsid w:val="006D6217"/>
    <w:rsid w:val="006D66AE"/>
    <w:rsid w:val="006E1406"/>
    <w:rsid w:val="006E58E6"/>
    <w:rsid w:val="006F01A2"/>
    <w:rsid w:val="006F1275"/>
    <w:rsid w:val="006F4999"/>
    <w:rsid w:val="00704DE6"/>
    <w:rsid w:val="00704E69"/>
    <w:rsid w:val="007107F2"/>
    <w:rsid w:val="007251A0"/>
    <w:rsid w:val="00726380"/>
    <w:rsid w:val="00731978"/>
    <w:rsid w:val="007331CC"/>
    <w:rsid w:val="0073695F"/>
    <w:rsid w:val="007369ED"/>
    <w:rsid w:val="00737B93"/>
    <w:rsid w:val="00740831"/>
    <w:rsid w:val="00742DE7"/>
    <w:rsid w:val="00742F6E"/>
    <w:rsid w:val="00744FDD"/>
    <w:rsid w:val="00752CA4"/>
    <w:rsid w:val="00754965"/>
    <w:rsid w:val="00757B13"/>
    <w:rsid w:val="0076341A"/>
    <w:rsid w:val="0077338F"/>
    <w:rsid w:val="007751DE"/>
    <w:rsid w:val="007760E9"/>
    <w:rsid w:val="00784528"/>
    <w:rsid w:val="007859BF"/>
    <w:rsid w:val="00791E66"/>
    <w:rsid w:val="00791F98"/>
    <w:rsid w:val="007A095D"/>
    <w:rsid w:val="007A16AC"/>
    <w:rsid w:val="007A22A2"/>
    <w:rsid w:val="007A2F4B"/>
    <w:rsid w:val="007A3152"/>
    <w:rsid w:val="007A5818"/>
    <w:rsid w:val="007A607A"/>
    <w:rsid w:val="007A7C25"/>
    <w:rsid w:val="007B0D8D"/>
    <w:rsid w:val="007B1240"/>
    <w:rsid w:val="007B1BC7"/>
    <w:rsid w:val="007B2A78"/>
    <w:rsid w:val="007B4366"/>
    <w:rsid w:val="007B4E06"/>
    <w:rsid w:val="007B6D28"/>
    <w:rsid w:val="007B7403"/>
    <w:rsid w:val="007B7D41"/>
    <w:rsid w:val="007C68CA"/>
    <w:rsid w:val="007E6171"/>
    <w:rsid w:val="007F486A"/>
    <w:rsid w:val="007F4FC5"/>
    <w:rsid w:val="007F5788"/>
    <w:rsid w:val="007F7D7D"/>
    <w:rsid w:val="008069B8"/>
    <w:rsid w:val="0081069A"/>
    <w:rsid w:val="00812EF5"/>
    <w:rsid w:val="0081636B"/>
    <w:rsid w:val="00816B6A"/>
    <w:rsid w:val="008170BA"/>
    <w:rsid w:val="0082184C"/>
    <w:rsid w:val="00823EAC"/>
    <w:rsid w:val="00824C85"/>
    <w:rsid w:val="00831545"/>
    <w:rsid w:val="00833C97"/>
    <w:rsid w:val="008457DB"/>
    <w:rsid w:val="00850CBA"/>
    <w:rsid w:val="00854CDA"/>
    <w:rsid w:val="00855C80"/>
    <w:rsid w:val="0086643E"/>
    <w:rsid w:val="00877970"/>
    <w:rsid w:val="00880074"/>
    <w:rsid w:val="008820AF"/>
    <w:rsid w:val="00884BF4"/>
    <w:rsid w:val="00890132"/>
    <w:rsid w:val="00891C19"/>
    <w:rsid w:val="00892E25"/>
    <w:rsid w:val="00895698"/>
    <w:rsid w:val="00897F9B"/>
    <w:rsid w:val="008A003A"/>
    <w:rsid w:val="008A0617"/>
    <w:rsid w:val="008A4D8B"/>
    <w:rsid w:val="008A58C2"/>
    <w:rsid w:val="008A61A6"/>
    <w:rsid w:val="008A7CEF"/>
    <w:rsid w:val="008B0FEF"/>
    <w:rsid w:val="008B22E9"/>
    <w:rsid w:val="008B22F0"/>
    <w:rsid w:val="008B3677"/>
    <w:rsid w:val="008C3484"/>
    <w:rsid w:val="008C77E9"/>
    <w:rsid w:val="008C781E"/>
    <w:rsid w:val="008D0755"/>
    <w:rsid w:val="008D0B7A"/>
    <w:rsid w:val="008D6377"/>
    <w:rsid w:val="008D6ADD"/>
    <w:rsid w:val="008D7268"/>
    <w:rsid w:val="008E2EF2"/>
    <w:rsid w:val="008F049F"/>
    <w:rsid w:val="008F05DF"/>
    <w:rsid w:val="008F684F"/>
    <w:rsid w:val="008F74D9"/>
    <w:rsid w:val="00901234"/>
    <w:rsid w:val="009026B3"/>
    <w:rsid w:val="009028EE"/>
    <w:rsid w:val="0090478D"/>
    <w:rsid w:val="009100EB"/>
    <w:rsid w:val="00910C12"/>
    <w:rsid w:val="00911660"/>
    <w:rsid w:val="00916EB5"/>
    <w:rsid w:val="00917135"/>
    <w:rsid w:val="009175C5"/>
    <w:rsid w:val="009201D2"/>
    <w:rsid w:val="00927BD8"/>
    <w:rsid w:val="0093028F"/>
    <w:rsid w:val="00936943"/>
    <w:rsid w:val="00936B97"/>
    <w:rsid w:val="00942248"/>
    <w:rsid w:val="00943696"/>
    <w:rsid w:val="00944B24"/>
    <w:rsid w:val="0095266F"/>
    <w:rsid w:val="00952EEF"/>
    <w:rsid w:val="009553B1"/>
    <w:rsid w:val="00956C33"/>
    <w:rsid w:val="00960633"/>
    <w:rsid w:val="00962BB4"/>
    <w:rsid w:val="00963B25"/>
    <w:rsid w:val="00965330"/>
    <w:rsid w:val="009668E8"/>
    <w:rsid w:val="00966A0D"/>
    <w:rsid w:val="00974C51"/>
    <w:rsid w:val="0098140B"/>
    <w:rsid w:val="00983805"/>
    <w:rsid w:val="009915B8"/>
    <w:rsid w:val="009930A5"/>
    <w:rsid w:val="009933CD"/>
    <w:rsid w:val="009A3FB9"/>
    <w:rsid w:val="009B05DD"/>
    <w:rsid w:val="009B066E"/>
    <w:rsid w:val="009B3811"/>
    <w:rsid w:val="009C30DB"/>
    <w:rsid w:val="009C47EF"/>
    <w:rsid w:val="009C744C"/>
    <w:rsid w:val="009D2DA9"/>
    <w:rsid w:val="009D3F86"/>
    <w:rsid w:val="009D5BB8"/>
    <w:rsid w:val="009D6AB6"/>
    <w:rsid w:val="009E1044"/>
    <w:rsid w:val="009E1677"/>
    <w:rsid w:val="009F34DA"/>
    <w:rsid w:val="009F4965"/>
    <w:rsid w:val="009F5EB4"/>
    <w:rsid w:val="00A00CBA"/>
    <w:rsid w:val="00A06C60"/>
    <w:rsid w:val="00A236D5"/>
    <w:rsid w:val="00A23CDA"/>
    <w:rsid w:val="00A24564"/>
    <w:rsid w:val="00A247EC"/>
    <w:rsid w:val="00A26B29"/>
    <w:rsid w:val="00A27A1A"/>
    <w:rsid w:val="00A35657"/>
    <w:rsid w:val="00A37C3E"/>
    <w:rsid w:val="00A40DFC"/>
    <w:rsid w:val="00A44510"/>
    <w:rsid w:val="00A46068"/>
    <w:rsid w:val="00A46E43"/>
    <w:rsid w:val="00A61977"/>
    <w:rsid w:val="00A6381B"/>
    <w:rsid w:val="00A64BF4"/>
    <w:rsid w:val="00A67BBF"/>
    <w:rsid w:val="00A67E10"/>
    <w:rsid w:val="00A72283"/>
    <w:rsid w:val="00A724E9"/>
    <w:rsid w:val="00A86629"/>
    <w:rsid w:val="00A9074B"/>
    <w:rsid w:val="00A972EA"/>
    <w:rsid w:val="00AA289E"/>
    <w:rsid w:val="00AA2CE9"/>
    <w:rsid w:val="00AB3378"/>
    <w:rsid w:val="00AB49FF"/>
    <w:rsid w:val="00AB4B10"/>
    <w:rsid w:val="00AC08CC"/>
    <w:rsid w:val="00AC1737"/>
    <w:rsid w:val="00AC48DE"/>
    <w:rsid w:val="00AD020D"/>
    <w:rsid w:val="00AD2532"/>
    <w:rsid w:val="00AD6ECC"/>
    <w:rsid w:val="00AE086E"/>
    <w:rsid w:val="00AE6018"/>
    <w:rsid w:val="00AF03C1"/>
    <w:rsid w:val="00AF3E4E"/>
    <w:rsid w:val="00AF53CF"/>
    <w:rsid w:val="00AF5583"/>
    <w:rsid w:val="00B02C2E"/>
    <w:rsid w:val="00B03AC7"/>
    <w:rsid w:val="00B03BCE"/>
    <w:rsid w:val="00B0732F"/>
    <w:rsid w:val="00B13DF7"/>
    <w:rsid w:val="00B21BF3"/>
    <w:rsid w:val="00B243EF"/>
    <w:rsid w:val="00B277A0"/>
    <w:rsid w:val="00B327EF"/>
    <w:rsid w:val="00B33719"/>
    <w:rsid w:val="00B34C95"/>
    <w:rsid w:val="00B44869"/>
    <w:rsid w:val="00B52F41"/>
    <w:rsid w:val="00B57C97"/>
    <w:rsid w:val="00B604AD"/>
    <w:rsid w:val="00B63A89"/>
    <w:rsid w:val="00B72C6E"/>
    <w:rsid w:val="00B74A4E"/>
    <w:rsid w:val="00B76925"/>
    <w:rsid w:val="00B779CD"/>
    <w:rsid w:val="00B8063A"/>
    <w:rsid w:val="00B81447"/>
    <w:rsid w:val="00B9164A"/>
    <w:rsid w:val="00BA375A"/>
    <w:rsid w:val="00BA4716"/>
    <w:rsid w:val="00BB5917"/>
    <w:rsid w:val="00BD134E"/>
    <w:rsid w:val="00BD1472"/>
    <w:rsid w:val="00BD501B"/>
    <w:rsid w:val="00BD5BB8"/>
    <w:rsid w:val="00BD6B74"/>
    <w:rsid w:val="00BD71CF"/>
    <w:rsid w:val="00BE0F23"/>
    <w:rsid w:val="00BE0F3A"/>
    <w:rsid w:val="00BE4A8D"/>
    <w:rsid w:val="00BE726B"/>
    <w:rsid w:val="00BF07D2"/>
    <w:rsid w:val="00BF4230"/>
    <w:rsid w:val="00BF66F5"/>
    <w:rsid w:val="00BF692C"/>
    <w:rsid w:val="00C0011B"/>
    <w:rsid w:val="00C0055F"/>
    <w:rsid w:val="00C017E1"/>
    <w:rsid w:val="00C050DD"/>
    <w:rsid w:val="00C06BAC"/>
    <w:rsid w:val="00C10B31"/>
    <w:rsid w:val="00C13968"/>
    <w:rsid w:val="00C14843"/>
    <w:rsid w:val="00C21631"/>
    <w:rsid w:val="00C22669"/>
    <w:rsid w:val="00C22B22"/>
    <w:rsid w:val="00C27E5B"/>
    <w:rsid w:val="00C358E7"/>
    <w:rsid w:val="00C37058"/>
    <w:rsid w:val="00C40226"/>
    <w:rsid w:val="00C54352"/>
    <w:rsid w:val="00C57E6B"/>
    <w:rsid w:val="00C62E19"/>
    <w:rsid w:val="00C8411B"/>
    <w:rsid w:val="00C93140"/>
    <w:rsid w:val="00C95E48"/>
    <w:rsid w:val="00CA6585"/>
    <w:rsid w:val="00CA74F5"/>
    <w:rsid w:val="00CB595E"/>
    <w:rsid w:val="00CD1651"/>
    <w:rsid w:val="00CD4F91"/>
    <w:rsid w:val="00CE1FA4"/>
    <w:rsid w:val="00CE6CD2"/>
    <w:rsid w:val="00CF0200"/>
    <w:rsid w:val="00CF32A1"/>
    <w:rsid w:val="00D06201"/>
    <w:rsid w:val="00D070C1"/>
    <w:rsid w:val="00D105D7"/>
    <w:rsid w:val="00D166F5"/>
    <w:rsid w:val="00D171AC"/>
    <w:rsid w:val="00D20297"/>
    <w:rsid w:val="00D202F7"/>
    <w:rsid w:val="00D20B7B"/>
    <w:rsid w:val="00D24C0D"/>
    <w:rsid w:val="00D24EC7"/>
    <w:rsid w:val="00D2507D"/>
    <w:rsid w:val="00D257A8"/>
    <w:rsid w:val="00D402CB"/>
    <w:rsid w:val="00D414B1"/>
    <w:rsid w:val="00D42AEA"/>
    <w:rsid w:val="00D431E4"/>
    <w:rsid w:val="00D45FFF"/>
    <w:rsid w:val="00D502F4"/>
    <w:rsid w:val="00D50675"/>
    <w:rsid w:val="00D51685"/>
    <w:rsid w:val="00D635FE"/>
    <w:rsid w:val="00D6596A"/>
    <w:rsid w:val="00D66F80"/>
    <w:rsid w:val="00D671BB"/>
    <w:rsid w:val="00D727FC"/>
    <w:rsid w:val="00D72A1D"/>
    <w:rsid w:val="00D77AA0"/>
    <w:rsid w:val="00D83255"/>
    <w:rsid w:val="00D846E0"/>
    <w:rsid w:val="00D8777A"/>
    <w:rsid w:val="00D9618A"/>
    <w:rsid w:val="00D968AB"/>
    <w:rsid w:val="00DA153C"/>
    <w:rsid w:val="00DA3DBD"/>
    <w:rsid w:val="00DA6971"/>
    <w:rsid w:val="00DA6B33"/>
    <w:rsid w:val="00DB05E9"/>
    <w:rsid w:val="00DB4439"/>
    <w:rsid w:val="00DB477A"/>
    <w:rsid w:val="00DC1133"/>
    <w:rsid w:val="00DC1F14"/>
    <w:rsid w:val="00DC5EA4"/>
    <w:rsid w:val="00DD057C"/>
    <w:rsid w:val="00DD2289"/>
    <w:rsid w:val="00DD5953"/>
    <w:rsid w:val="00DD6D43"/>
    <w:rsid w:val="00DE1352"/>
    <w:rsid w:val="00DE1650"/>
    <w:rsid w:val="00DE2F95"/>
    <w:rsid w:val="00DE4D46"/>
    <w:rsid w:val="00DE4F22"/>
    <w:rsid w:val="00DE7B6F"/>
    <w:rsid w:val="00DE7D69"/>
    <w:rsid w:val="00DF67E4"/>
    <w:rsid w:val="00DF67EB"/>
    <w:rsid w:val="00E0675C"/>
    <w:rsid w:val="00E06AFE"/>
    <w:rsid w:val="00E06F06"/>
    <w:rsid w:val="00E12008"/>
    <w:rsid w:val="00E12E9F"/>
    <w:rsid w:val="00E13F20"/>
    <w:rsid w:val="00E1532D"/>
    <w:rsid w:val="00E249E0"/>
    <w:rsid w:val="00E250FF"/>
    <w:rsid w:val="00E26DBF"/>
    <w:rsid w:val="00E27A00"/>
    <w:rsid w:val="00E33F02"/>
    <w:rsid w:val="00E40F33"/>
    <w:rsid w:val="00E4364C"/>
    <w:rsid w:val="00E448D3"/>
    <w:rsid w:val="00E4588D"/>
    <w:rsid w:val="00E46BA5"/>
    <w:rsid w:val="00E46C91"/>
    <w:rsid w:val="00E54303"/>
    <w:rsid w:val="00E60B32"/>
    <w:rsid w:val="00E63EBE"/>
    <w:rsid w:val="00E64E2B"/>
    <w:rsid w:val="00E719C3"/>
    <w:rsid w:val="00E7652E"/>
    <w:rsid w:val="00E775B6"/>
    <w:rsid w:val="00E81347"/>
    <w:rsid w:val="00E825C5"/>
    <w:rsid w:val="00E82D89"/>
    <w:rsid w:val="00E9333A"/>
    <w:rsid w:val="00E955AD"/>
    <w:rsid w:val="00EA1ACF"/>
    <w:rsid w:val="00EA4872"/>
    <w:rsid w:val="00EA50A4"/>
    <w:rsid w:val="00EA65EC"/>
    <w:rsid w:val="00EB0780"/>
    <w:rsid w:val="00EC109E"/>
    <w:rsid w:val="00EC38FC"/>
    <w:rsid w:val="00EC6E9D"/>
    <w:rsid w:val="00EF4C34"/>
    <w:rsid w:val="00EF60D9"/>
    <w:rsid w:val="00EF684E"/>
    <w:rsid w:val="00F0308C"/>
    <w:rsid w:val="00F039CD"/>
    <w:rsid w:val="00F1368E"/>
    <w:rsid w:val="00F13D97"/>
    <w:rsid w:val="00F14A02"/>
    <w:rsid w:val="00F16685"/>
    <w:rsid w:val="00F20A12"/>
    <w:rsid w:val="00F25262"/>
    <w:rsid w:val="00F25C04"/>
    <w:rsid w:val="00F309EB"/>
    <w:rsid w:val="00F34444"/>
    <w:rsid w:val="00F3492F"/>
    <w:rsid w:val="00F37DDD"/>
    <w:rsid w:val="00F41392"/>
    <w:rsid w:val="00F7075D"/>
    <w:rsid w:val="00F7644A"/>
    <w:rsid w:val="00F85018"/>
    <w:rsid w:val="00F873C4"/>
    <w:rsid w:val="00F9191F"/>
    <w:rsid w:val="00F939BA"/>
    <w:rsid w:val="00F94B41"/>
    <w:rsid w:val="00FB3C08"/>
    <w:rsid w:val="00FD0BC8"/>
    <w:rsid w:val="00FD1833"/>
    <w:rsid w:val="00FD509A"/>
    <w:rsid w:val="00FD713C"/>
    <w:rsid w:val="00FE5764"/>
    <w:rsid w:val="00FF288D"/>
    <w:rsid w:val="00FF4DCB"/>
    <w:rsid w:val="00FF5AFE"/>
    <w:rsid w:val="00FF7F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F9B688-D49D-8749-8FF9-4F13A37F7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484"/>
    <w:rPr>
      <w:rFonts w:ascii="Arial" w:hAnsi="Arial"/>
    </w:rPr>
  </w:style>
  <w:style w:type="paragraph" w:styleId="Heading1">
    <w:name w:val="heading 1"/>
    <w:basedOn w:val="Normal"/>
    <w:next w:val="Normal"/>
    <w:link w:val="Heading1Char"/>
    <w:autoRedefine/>
    <w:uiPriority w:val="9"/>
    <w:qFormat/>
    <w:rsid w:val="000F49D1"/>
    <w:pPr>
      <w:keepNext/>
      <w:keepLines/>
      <w:numPr>
        <w:numId w:val="1"/>
      </w:numPr>
      <w:spacing w:before="240" w:after="0" w:line="480" w:lineRule="auto"/>
      <w:ind w:left="284"/>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BF07D2"/>
    <w:pPr>
      <w:keepNext/>
      <w:keepLines/>
      <w:numPr>
        <w:ilvl w:val="1"/>
        <w:numId w:val="1"/>
      </w:numPr>
      <w:spacing w:before="40" w:after="0" w:line="480" w:lineRule="auto"/>
      <w:ind w:left="709"/>
      <w:outlineLvl w:val="1"/>
    </w:pPr>
    <w:rPr>
      <w:rFonts w:eastAsiaTheme="majorEastAsia"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07D2"/>
    <w:rPr>
      <w:rFonts w:ascii="Arial" w:eastAsiaTheme="majorEastAsia" w:hAnsi="Arial" w:cstheme="majorBidi"/>
      <w:color w:val="2E74B5" w:themeColor="accent1" w:themeShade="BF"/>
      <w:sz w:val="26"/>
      <w:szCs w:val="26"/>
    </w:rPr>
  </w:style>
  <w:style w:type="character" w:customStyle="1" w:styleId="Heading1Char">
    <w:name w:val="Heading 1 Char"/>
    <w:basedOn w:val="DefaultParagraphFont"/>
    <w:link w:val="Heading1"/>
    <w:uiPriority w:val="9"/>
    <w:rsid w:val="000F49D1"/>
    <w:rPr>
      <w:rFonts w:ascii="Arial" w:eastAsiaTheme="majorEastAsia" w:hAnsi="Arial" w:cstheme="majorBidi"/>
      <w:color w:val="2E74B5" w:themeColor="accent1" w:themeShade="BF"/>
      <w:sz w:val="32"/>
      <w:szCs w:val="32"/>
    </w:rPr>
  </w:style>
  <w:style w:type="paragraph" w:styleId="Title">
    <w:name w:val="Title"/>
    <w:basedOn w:val="Normal"/>
    <w:next w:val="Normal"/>
    <w:link w:val="TitleChar"/>
    <w:autoRedefine/>
    <w:uiPriority w:val="10"/>
    <w:qFormat/>
    <w:rsid w:val="00D72A1D"/>
    <w:pPr>
      <w:spacing w:after="0" w:line="276" w:lineRule="auto"/>
      <w:contextualSpacing/>
      <w:jc w:val="center"/>
    </w:pPr>
    <w:rPr>
      <w:rFonts w:eastAsiaTheme="majorEastAsia" w:cstheme="majorBidi"/>
      <w:spacing w:val="-10"/>
      <w:kern w:val="28"/>
      <w:sz w:val="28"/>
      <w:szCs w:val="28"/>
    </w:rPr>
  </w:style>
  <w:style w:type="character" w:customStyle="1" w:styleId="TitleChar">
    <w:name w:val="Title Char"/>
    <w:basedOn w:val="DefaultParagraphFont"/>
    <w:link w:val="Title"/>
    <w:uiPriority w:val="10"/>
    <w:rsid w:val="00D72A1D"/>
    <w:rPr>
      <w:rFonts w:ascii="Arial" w:eastAsiaTheme="majorEastAsia" w:hAnsi="Arial" w:cstheme="majorBidi"/>
      <w:spacing w:val="-10"/>
      <w:kern w:val="28"/>
      <w:sz w:val="28"/>
      <w:szCs w:val="28"/>
    </w:rPr>
  </w:style>
  <w:style w:type="paragraph" w:styleId="Caption">
    <w:name w:val="caption"/>
    <w:basedOn w:val="Normal"/>
    <w:next w:val="Normal"/>
    <w:uiPriority w:val="35"/>
    <w:unhideWhenUsed/>
    <w:qFormat/>
    <w:rsid w:val="00B44869"/>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50F5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650F5D"/>
    <w:rPr>
      <w:rFonts w:ascii="Arial" w:hAnsi="Arial" w:cs="Arial"/>
      <w:noProof/>
    </w:rPr>
  </w:style>
  <w:style w:type="paragraph" w:customStyle="1" w:styleId="EndNoteBibliography">
    <w:name w:val="EndNote Bibliography"/>
    <w:basedOn w:val="Normal"/>
    <w:link w:val="EndNoteBibliographyChar"/>
    <w:rsid w:val="00650F5D"/>
    <w:pPr>
      <w:spacing w:line="240" w:lineRule="auto"/>
    </w:pPr>
    <w:rPr>
      <w:rFonts w:cs="Arial"/>
      <w:noProof/>
    </w:rPr>
  </w:style>
  <w:style w:type="character" w:customStyle="1" w:styleId="EndNoteBibliographyChar">
    <w:name w:val="EndNote Bibliography Char"/>
    <w:basedOn w:val="DefaultParagraphFont"/>
    <w:link w:val="EndNoteBibliography"/>
    <w:rsid w:val="00650F5D"/>
    <w:rPr>
      <w:rFonts w:ascii="Arial" w:hAnsi="Arial" w:cs="Arial"/>
      <w:noProof/>
    </w:rPr>
  </w:style>
  <w:style w:type="character" w:styleId="PlaceholderText">
    <w:name w:val="Placeholder Text"/>
    <w:basedOn w:val="DefaultParagraphFont"/>
    <w:uiPriority w:val="99"/>
    <w:semiHidden/>
    <w:rsid w:val="00E1532D"/>
    <w:rPr>
      <w:color w:val="808080"/>
    </w:rPr>
  </w:style>
  <w:style w:type="table" w:styleId="TableGrid">
    <w:name w:val="Table Grid"/>
    <w:basedOn w:val="TableNormal"/>
    <w:uiPriority w:val="39"/>
    <w:rsid w:val="00E15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F03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E4F66"/>
  </w:style>
  <w:style w:type="character" w:styleId="Hyperlink">
    <w:name w:val="Hyperlink"/>
    <w:basedOn w:val="DefaultParagraphFont"/>
    <w:uiPriority w:val="99"/>
    <w:unhideWhenUsed/>
    <w:rsid w:val="002E4F66"/>
    <w:rPr>
      <w:color w:val="0000FF"/>
      <w:u w:val="single"/>
    </w:rPr>
  </w:style>
  <w:style w:type="paragraph" w:styleId="TOCHeading">
    <w:name w:val="TOC Heading"/>
    <w:basedOn w:val="Heading1"/>
    <w:next w:val="Normal"/>
    <w:uiPriority w:val="39"/>
    <w:unhideWhenUsed/>
    <w:qFormat/>
    <w:rsid w:val="00BD71CF"/>
    <w:pPr>
      <w:numPr>
        <w:numId w:val="0"/>
      </w:numPr>
      <w:spacing w:line="259" w:lineRule="auto"/>
      <w:outlineLvl w:val="9"/>
    </w:pPr>
    <w:rPr>
      <w:rFonts w:asciiTheme="majorHAnsi" w:hAnsiTheme="majorHAnsi"/>
      <w:lang w:val="en-US" w:eastAsia="en-US"/>
    </w:rPr>
  </w:style>
  <w:style w:type="paragraph" w:styleId="TOC1">
    <w:name w:val="toc 1"/>
    <w:basedOn w:val="Normal"/>
    <w:next w:val="Normal"/>
    <w:autoRedefine/>
    <w:uiPriority w:val="39"/>
    <w:unhideWhenUsed/>
    <w:rsid w:val="00BD71CF"/>
    <w:pPr>
      <w:spacing w:after="100"/>
    </w:pPr>
  </w:style>
  <w:style w:type="paragraph" w:styleId="TOC2">
    <w:name w:val="toc 2"/>
    <w:basedOn w:val="Normal"/>
    <w:next w:val="Normal"/>
    <w:autoRedefine/>
    <w:uiPriority w:val="39"/>
    <w:unhideWhenUsed/>
    <w:rsid w:val="00BD71CF"/>
    <w:pPr>
      <w:spacing w:after="100"/>
      <w:ind w:left="220"/>
    </w:pPr>
  </w:style>
  <w:style w:type="paragraph" w:styleId="Revision">
    <w:name w:val="Revision"/>
    <w:hidden/>
    <w:uiPriority w:val="99"/>
    <w:semiHidden/>
    <w:rsid w:val="001F6021"/>
    <w:pPr>
      <w:spacing w:after="0" w:line="240" w:lineRule="auto"/>
    </w:pPr>
    <w:rPr>
      <w:rFonts w:ascii="Arial" w:hAnsi="Arial"/>
    </w:rPr>
  </w:style>
  <w:style w:type="paragraph" w:styleId="BalloonText">
    <w:name w:val="Balloon Text"/>
    <w:basedOn w:val="Normal"/>
    <w:link w:val="BalloonTextChar"/>
    <w:uiPriority w:val="99"/>
    <w:semiHidden/>
    <w:unhideWhenUsed/>
    <w:rsid w:val="001F60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021"/>
    <w:rPr>
      <w:rFonts w:ascii="Segoe UI" w:hAnsi="Segoe UI" w:cs="Segoe UI"/>
      <w:sz w:val="18"/>
      <w:szCs w:val="18"/>
    </w:rPr>
  </w:style>
  <w:style w:type="paragraph" w:styleId="Header">
    <w:name w:val="header"/>
    <w:basedOn w:val="Normal"/>
    <w:link w:val="HeaderChar"/>
    <w:uiPriority w:val="99"/>
    <w:unhideWhenUsed/>
    <w:rsid w:val="007F57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788"/>
    <w:rPr>
      <w:rFonts w:ascii="Arial" w:hAnsi="Arial"/>
    </w:rPr>
  </w:style>
  <w:style w:type="paragraph" w:styleId="Footer">
    <w:name w:val="footer"/>
    <w:basedOn w:val="Normal"/>
    <w:link w:val="FooterChar"/>
    <w:uiPriority w:val="99"/>
    <w:unhideWhenUsed/>
    <w:rsid w:val="007F57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788"/>
    <w:rPr>
      <w:rFonts w:ascii="Arial" w:hAnsi="Arial"/>
    </w:rPr>
  </w:style>
  <w:style w:type="paragraph" w:customStyle="1" w:styleId="EndNoteCategoryHeading">
    <w:name w:val="EndNote Category Heading"/>
    <w:basedOn w:val="Normal"/>
    <w:link w:val="EndNoteCategoryHeadingChar"/>
    <w:rsid w:val="00A86629"/>
    <w:pPr>
      <w:spacing w:before="120" w:after="120"/>
    </w:pPr>
    <w:rPr>
      <w:b/>
      <w:noProof/>
    </w:rPr>
  </w:style>
  <w:style w:type="character" w:customStyle="1" w:styleId="EndNoteCategoryHeadingChar">
    <w:name w:val="EndNote Category Heading Char"/>
    <w:basedOn w:val="DefaultParagraphFont"/>
    <w:link w:val="EndNoteCategoryHeading"/>
    <w:rsid w:val="00A86629"/>
    <w:rPr>
      <w:rFonts w:ascii="Arial" w:hAnsi="Arial"/>
      <w:b/>
      <w:noProof/>
    </w:rPr>
  </w:style>
  <w:style w:type="paragraph" w:styleId="ListParagraph">
    <w:name w:val="List Paragraph"/>
    <w:basedOn w:val="Normal"/>
    <w:uiPriority w:val="34"/>
    <w:qFormat/>
    <w:rsid w:val="003A64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02884">
      <w:bodyDiv w:val="1"/>
      <w:marLeft w:val="0"/>
      <w:marRight w:val="0"/>
      <w:marTop w:val="0"/>
      <w:marBottom w:val="0"/>
      <w:divBdr>
        <w:top w:val="none" w:sz="0" w:space="0" w:color="auto"/>
        <w:left w:val="none" w:sz="0" w:space="0" w:color="auto"/>
        <w:bottom w:val="none" w:sz="0" w:space="0" w:color="auto"/>
        <w:right w:val="none" w:sz="0" w:space="0" w:color="auto"/>
      </w:divBdr>
    </w:div>
    <w:div w:id="176844951">
      <w:bodyDiv w:val="1"/>
      <w:marLeft w:val="0"/>
      <w:marRight w:val="0"/>
      <w:marTop w:val="0"/>
      <w:marBottom w:val="0"/>
      <w:divBdr>
        <w:top w:val="none" w:sz="0" w:space="0" w:color="auto"/>
        <w:left w:val="none" w:sz="0" w:space="0" w:color="auto"/>
        <w:bottom w:val="none" w:sz="0" w:space="0" w:color="auto"/>
        <w:right w:val="none" w:sz="0" w:space="0" w:color="auto"/>
      </w:divBdr>
    </w:div>
    <w:div w:id="195625815">
      <w:bodyDiv w:val="1"/>
      <w:marLeft w:val="0"/>
      <w:marRight w:val="0"/>
      <w:marTop w:val="0"/>
      <w:marBottom w:val="0"/>
      <w:divBdr>
        <w:top w:val="none" w:sz="0" w:space="0" w:color="auto"/>
        <w:left w:val="none" w:sz="0" w:space="0" w:color="auto"/>
        <w:bottom w:val="none" w:sz="0" w:space="0" w:color="auto"/>
        <w:right w:val="none" w:sz="0" w:space="0" w:color="auto"/>
      </w:divBdr>
    </w:div>
    <w:div w:id="440731757">
      <w:bodyDiv w:val="1"/>
      <w:marLeft w:val="0"/>
      <w:marRight w:val="0"/>
      <w:marTop w:val="0"/>
      <w:marBottom w:val="0"/>
      <w:divBdr>
        <w:top w:val="none" w:sz="0" w:space="0" w:color="auto"/>
        <w:left w:val="none" w:sz="0" w:space="0" w:color="auto"/>
        <w:bottom w:val="none" w:sz="0" w:space="0" w:color="auto"/>
        <w:right w:val="none" w:sz="0" w:space="0" w:color="auto"/>
      </w:divBdr>
    </w:div>
    <w:div w:id="466969845">
      <w:bodyDiv w:val="1"/>
      <w:marLeft w:val="0"/>
      <w:marRight w:val="0"/>
      <w:marTop w:val="0"/>
      <w:marBottom w:val="0"/>
      <w:divBdr>
        <w:top w:val="none" w:sz="0" w:space="0" w:color="auto"/>
        <w:left w:val="none" w:sz="0" w:space="0" w:color="auto"/>
        <w:bottom w:val="none" w:sz="0" w:space="0" w:color="auto"/>
        <w:right w:val="none" w:sz="0" w:space="0" w:color="auto"/>
      </w:divBdr>
    </w:div>
    <w:div w:id="468286288">
      <w:bodyDiv w:val="1"/>
      <w:marLeft w:val="0"/>
      <w:marRight w:val="0"/>
      <w:marTop w:val="0"/>
      <w:marBottom w:val="0"/>
      <w:divBdr>
        <w:top w:val="none" w:sz="0" w:space="0" w:color="auto"/>
        <w:left w:val="none" w:sz="0" w:space="0" w:color="auto"/>
        <w:bottom w:val="none" w:sz="0" w:space="0" w:color="auto"/>
        <w:right w:val="none" w:sz="0" w:space="0" w:color="auto"/>
      </w:divBdr>
    </w:div>
    <w:div w:id="530806641">
      <w:bodyDiv w:val="1"/>
      <w:marLeft w:val="0"/>
      <w:marRight w:val="0"/>
      <w:marTop w:val="0"/>
      <w:marBottom w:val="0"/>
      <w:divBdr>
        <w:top w:val="none" w:sz="0" w:space="0" w:color="auto"/>
        <w:left w:val="none" w:sz="0" w:space="0" w:color="auto"/>
        <w:bottom w:val="none" w:sz="0" w:space="0" w:color="auto"/>
        <w:right w:val="none" w:sz="0" w:space="0" w:color="auto"/>
      </w:divBdr>
    </w:div>
    <w:div w:id="596602504">
      <w:bodyDiv w:val="1"/>
      <w:marLeft w:val="0"/>
      <w:marRight w:val="0"/>
      <w:marTop w:val="0"/>
      <w:marBottom w:val="0"/>
      <w:divBdr>
        <w:top w:val="none" w:sz="0" w:space="0" w:color="auto"/>
        <w:left w:val="none" w:sz="0" w:space="0" w:color="auto"/>
        <w:bottom w:val="none" w:sz="0" w:space="0" w:color="auto"/>
        <w:right w:val="none" w:sz="0" w:space="0" w:color="auto"/>
      </w:divBdr>
    </w:div>
    <w:div w:id="600916805">
      <w:bodyDiv w:val="1"/>
      <w:marLeft w:val="0"/>
      <w:marRight w:val="0"/>
      <w:marTop w:val="0"/>
      <w:marBottom w:val="0"/>
      <w:divBdr>
        <w:top w:val="none" w:sz="0" w:space="0" w:color="auto"/>
        <w:left w:val="none" w:sz="0" w:space="0" w:color="auto"/>
        <w:bottom w:val="none" w:sz="0" w:space="0" w:color="auto"/>
        <w:right w:val="none" w:sz="0" w:space="0" w:color="auto"/>
      </w:divBdr>
    </w:div>
    <w:div w:id="626278747">
      <w:bodyDiv w:val="1"/>
      <w:marLeft w:val="0"/>
      <w:marRight w:val="0"/>
      <w:marTop w:val="0"/>
      <w:marBottom w:val="0"/>
      <w:divBdr>
        <w:top w:val="none" w:sz="0" w:space="0" w:color="auto"/>
        <w:left w:val="none" w:sz="0" w:space="0" w:color="auto"/>
        <w:bottom w:val="none" w:sz="0" w:space="0" w:color="auto"/>
        <w:right w:val="none" w:sz="0" w:space="0" w:color="auto"/>
      </w:divBdr>
    </w:div>
    <w:div w:id="674769928">
      <w:bodyDiv w:val="1"/>
      <w:marLeft w:val="0"/>
      <w:marRight w:val="0"/>
      <w:marTop w:val="0"/>
      <w:marBottom w:val="0"/>
      <w:divBdr>
        <w:top w:val="none" w:sz="0" w:space="0" w:color="auto"/>
        <w:left w:val="none" w:sz="0" w:space="0" w:color="auto"/>
        <w:bottom w:val="none" w:sz="0" w:space="0" w:color="auto"/>
        <w:right w:val="none" w:sz="0" w:space="0" w:color="auto"/>
      </w:divBdr>
    </w:div>
    <w:div w:id="722219559">
      <w:bodyDiv w:val="1"/>
      <w:marLeft w:val="0"/>
      <w:marRight w:val="0"/>
      <w:marTop w:val="0"/>
      <w:marBottom w:val="0"/>
      <w:divBdr>
        <w:top w:val="none" w:sz="0" w:space="0" w:color="auto"/>
        <w:left w:val="none" w:sz="0" w:space="0" w:color="auto"/>
        <w:bottom w:val="none" w:sz="0" w:space="0" w:color="auto"/>
        <w:right w:val="none" w:sz="0" w:space="0" w:color="auto"/>
      </w:divBdr>
    </w:div>
    <w:div w:id="790634969">
      <w:bodyDiv w:val="1"/>
      <w:marLeft w:val="0"/>
      <w:marRight w:val="0"/>
      <w:marTop w:val="0"/>
      <w:marBottom w:val="0"/>
      <w:divBdr>
        <w:top w:val="none" w:sz="0" w:space="0" w:color="auto"/>
        <w:left w:val="none" w:sz="0" w:space="0" w:color="auto"/>
        <w:bottom w:val="none" w:sz="0" w:space="0" w:color="auto"/>
        <w:right w:val="none" w:sz="0" w:space="0" w:color="auto"/>
      </w:divBdr>
    </w:div>
    <w:div w:id="818620871">
      <w:bodyDiv w:val="1"/>
      <w:marLeft w:val="0"/>
      <w:marRight w:val="0"/>
      <w:marTop w:val="0"/>
      <w:marBottom w:val="0"/>
      <w:divBdr>
        <w:top w:val="none" w:sz="0" w:space="0" w:color="auto"/>
        <w:left w:val="none" w:sz="0" w:space="0" w:color="auto"/>
        <w:bottom w:val="none" w:sz="0" w:space="0" w:color="auto"/>
        <w:right w:val="none" w:sz="0" w:space="0" w:color="auto"/>
      </w:divBdr>
    </w:div>
    <w:div w:id="848561160">
      <w:bodyDiv w:val="1"/>
      <w:marLeft w:val="0"/>
      <w:marRight w:val="0"/>
      <w:marTop w:val="0"/>
      <w:marBottom w:val="0"/>
      <w:divBdr>
        <w:top w:val="none" w:sz="0" w:space="0" w:color="auto"/>
        <w:left w:val="none" w:sz="0" w:space="0" w:color="auto"/>
        <w:bottom w:val="none" w:sz="0" w:space="0" w:color="auto"/>
        <w:right w:val="none" w:sz="0" w:space="0" w:color="auto"/>
      </w:divBdr>
    </w:div>
    <w:div w:id="878006820">
      <w:bodyDiv w:val="1"/>
      <w:marLeft w:val="0"/>
      <w:marRight w:val="0"/>
      <w:marTop w:val="0"/>
      <w:marBottom w:val="0"/>
      <w:divBdr>
        <w:top w:val="none" w:sz="0" w:space="0" w:color="auto"/>
        <w:left w:val="none" w:sz="0" w:space="0" w:color="auto"/>
        <w:bottom w:val="none" w:sz="0" w:space="0" w:color="auto"/>
        <w:right w:val="none" w:sz="0" w:space="0" w:color="auto"/>
      </w:divBdr>
    </w:div>
    <w:div w:id="954167616">
      <w:bodyDiv w:val="1"/>
      <w:marLeft w:val="0"/>
      <w:marRight w:val="0"/>
      <w:marTop w:val="0"/>
      <w:marBottom w:val="0"/>
      <w:divBdr>
        <w:top w:val="none" w:sz="0" w:space="0" w:color="auto"/>
        <w:left w:val="none" w:sz="0" w:space="0" w:color="auto"/>
        <w:bottom w:val="none" w:sz="0" w:space="0" w:color="auto"/>
        <w:right w:val="none" w:sz="0" w:space="0" w:color="auto"/>
      </w:divBdr>
    </w:div>
    <w:div w:id="1166243233">
      <w:bodyDiv w:val="1"/>
      <w:marLeft w:val="0"/>
      <w:marRight w:val="0"/>
      <w:marTop w:val="0"/>
      <w:marBottom w:val="0"/>
      <w:divBdr>
        <w:top w:val="none" w:sz="0" w:space="0" w:color="auto"/>
        <w:left w:val="none" w:sz="0" w:space="0" w:color="auto"/>
        <w:bottom w:val="none" w:sz="0" w:space="0" w:color="auto"/>
        <w:right w:val="none" w:sz="0" w:space="0" w:color="auto"/>
      </w:divBdr>
    </w:div>
    <w:div w:id="1257790981">
      <w:bodyDiv w:val="1"/>
      <w:marLeft w:val="0"/>
      <w:marRight w:val="0"/>
      <w:marTop w:val="0"/>
      <w:marBottom w:val="0"/>
      <w:divBdr>
        <w:top w:val="none" w:sz="0" w:space="0" w:color="auto"/>
        <w:left w:val="none" w:sz="0" w:space="0" w:color="auto"/>
        <w:bottom w:val="none" w:sz="0" w:space="0" w:color="auto"/>
        <w:right w:val="none" w:sz="0" w:space="0" w:color="auto"/>
      </w:divBdr>
    </w:div>
    <w:div w:id="1272787004">
      <w:bodyDiv w:val="1"/>
      <w:marLeft w:val="0"/>
      <w:marRight w:val="0"/>
      <w:marTop w:val="0"/>
      <w:marBottom w:val="0"/>
      <w:divBdr>
        <w:top w:val="none" w:sz="0" w:space="0" w:color="auto"/>
        <w:left w:val="none" w:sz="0" w:space="0" w:color="auto"/>
        <w:bottom w:val="none" w:sz="0" w:space="0" w:color="auto"/>
        <w:right w:val="none" w:sz="0" w:space="0" w:color="auto"/>
      </w:divBdr>
    </w:div>
    <w:div w:id="1287082906">
      <w:bodyDiv w:val="1"/>
      <w:marLeft w:val="0"/>
      <w:marRight w:val="0"/>
      <w:marTop w:val="0"/>
      <w:marBottom w:val="0"/>
      <w:divBdr>
        <w:top w:val="none" w:sz="0" w:space="0" w:color="auto"/>
        <w:left w:val="none" w:sz="0" w:space="0" w:color="auto"/>
        <w:bottom w:val="none" w:sz="0" w:space="0" w:color="auto"/>
        <w:right w:val="none" w:sz="0" w:space="0" w:color="auto"/>
      </w:divBdr>
    </w:div>
    <w:div w:id="1353149050">
      <w:bodyDiv w:val="1"/>
      <w:marLeft w:val="0"/>
      <w:marRight w:val="0"/>
      <w:marTop w:val="0"/>
      <w:marBottom w:val="0"/>
      <w:divBdr>
        <w:top w:val="none" w:sz="0" w:space="0" w:color="auto"/>
        <w:left w:val="none" w:sz="0" w:space="0" w:color="auto"/>
        <w:bottom w:val="none" w:sz="0" w:space="0" w:color="auto"/>
        <w:right w:val="none" w:sz="0" w:space="0" w:color="auto"/>
      </w:divBdr>
    </w:div>
    <w:div w:id="1974866406">
      <w:bodyDiv w:val="1"/>
      <w:marLeft w:val="0"/>
      <w:marRight w:val="0"/>
      <w:marTop w:val="0"/>
      <w:marBottom w:val="0"/>
      <w:divBdr>
        <w:top w:val="none" w:sz="0" w:space="0" w:color="auto"/>
        <w:left w:val="none" w:sz="0" w:space="0" w:color="auto"/>
        <w:bottom w:val="none" w:sz="0" w:space="0" w:color="auto"/>
        <w:right w:val="none" w:sz="0" w:space="0" w:color="auto"/>
      </w:divBdr>
    </w:div>
    <w:div w:id="2099474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20.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21.png"/><Relationship Id="rId47" Type="http://schemas.openxmlformats.org/officeDocument/2006/relationships/image" Target="media/image38.png"/><Relationship Id="rId50" Type="http://schemas.openxmlformats.org/officeDocument/2006/relationships/image" Target="media/image25.tiff"/><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tiff"/><Relationship Id="rId11" Type="http://schemas.openxmlformats.org/officeDocument/2006/relationships/image" Target="media/image4.png"/><Relationship Id="rId24" Type="http://schemas.openxmlformats.org/officeDocument/2006/relationships/image" Target="media/image11.tiff"/><Relationship Id="rId32" Type="http://schemas.openxmlformats.org/officeDocument/2006/relationships/image" Target="media/image17.tiff"/><Relationship Id="rId37" Type="http://schemas.openxmlformats.org/officeDocument/2006/relationships/image" Target="media/image28.png"/><Relationship Id="rId40" Type="http://schemas.openxmlformats.org/officeDocument/2006/relationships/image" Target="media/image19.png"/><Relationship Id="rId45" Type="http://schemas.openxmlformats.org/officeDocument/2006/relationships/image" Target="media/image36.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10.png"/><Relationship Id="rId14" Type="http://schemas.openxmlformats.org/officeDocument/2006/relationships/image" Target="media/image4.tif"/><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15.tiff"/><Relationship Id="rId35" Type="http://schemas.openxmlformats.org/officeDocument/2006/relationships/image" Target="media/image26.png"/><Relationship Id="rId43" Type="http://schemas.openxmlformats.org/officeDocument/2006/relationships/image" Target="media/image22.png"/><Relationship Id="rId48" Type="http://schemas.openxmlformats.org/officeDocument/2006/relationships/image" Target="media/image23.tiff"/><Relationship Id="rId56" Type="http://schemas.openxmlformats.org/officeDocument/2006/relationships/image" Target="media/image32.tiff"/><Relationship Id="rId8" Type="http://schemas.openxmlformats.org/officeDocument/2006/relationships/image" Target="media/image1.tiff"/><Relationship Id="rId51" Type="http://schemas.openxmlformats.org/officeDocument/2006/relationships/image" Target="media/image26.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2.tiff"/><Relationship Id="rId33" Type="http://schemas.openxmlformats.org/officeDocument/2006/relationships/image" Target="media/image18.tiff"/><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6.png"/><Relationship Id="rId20" Type="http://schemas.openxmlformats.org/officeDocument/2006/relationships/image" Target="media/image13.png"/><Relationship Id="rId41" Type="http://schemas.openxmlformats.org/officeDocument/2006/relationships/image" Target="media/image20.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6.png"/><Relationship Id="rId28" Type="http://schemas.openxmlformats.org/officeDocument/2006/relationships/image" Target="media/image13.tiff"/><Relationship Id="rId36" Type="http://schemas.openxmlformats.org/officeDocument/2006/relationships/image" Target="media/image27.png"/><Relationship Id="rId49" Type="http://schemas.openxmlformats.org/officeDocument/2006/relationships/image" Target="media/image24.tiff"/><Relationship Id="rId57" Type="http://schemas.openxmlformats.org/officeDocument/2006/relationships/image" Target="media/image33.tiff"/><Relationship Id="rId10" Type="http://schemas.openxmlformats.org/officeDocument/2006/relationships/image" Target="media/image3.tiff"/><Relationship Id="rId31" Type="http://schemas.openxmlformats.org/officeDocument/2006/relationships/image" Target="media/image16.tiff"/><Relationship Id="rId44" Type="http://schemas.openxmlformats.org/officeDocument/2006/relationships/image" Target="media/image35.png"/><Relationship Id="rId52" Type="http://schemas.openxmlformats.org/officeDocument/2006/relationships/image" Target="media/image31.png"/><Relationship Id="rId60" Type="http://schemas.openxmlformats.org/officeDocument/2006/relationships/image" Target="media/image34.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350D5D3-9F27-43C5-A90E-C09AD3B08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8</Pages>
  <Words>10243</Words>
  <Characters>58386</Characters>
  <Application>Microsoft Office Word</Application>
  <DocSecurity>0</DocSecurity>
  <Lines>486</Lines>
  <Paragraphs>136</Paragraphs>
  <ScaleCrop>false</ScaleCrop>
  <HeadingPairs>
    <vt:vector size="4" baseType="variant">
      <vt:variant>
        <vt:lpstr>Title</vt:lpstr>
      </vt:variant>
      <vt:variant>
        <vt:i4>1</vt:i4>
      </vt:variant>
      <vt:variant>
        <vt:lpstr>标题</vt:lpstr>
      </vt:variant>
      <vt:variant>
        <vt:i4>17</vt:i4>
      </vt:variant>
    </vt:vector>
  </HeadingPairs>
  <TitlesOfParts>
    <vt:vector size="18" baseType="lpstr">
      <vt:lpstr/>
      <vt:lpstr>Abstract</vt:lpstr>
      <vt:lpstr>Introduction</vt:lpstr>
      <vt:lpstr>Experimental</vt:lpstr>
      <vt:lpstr>    Raw materials</vt:lpstr>
      <vt:lpstr>    Production process</vt:lpstr>
      <vt:lpstr>    Compression tests </vt:lpstr>
      <vt:lpstr>Results </vt:lpstr>
      <vt:lpstr>    Microstructure and volume percentage of constitutions</vt:lpstr>
      <vt:lpstr>    Monotonic compression</vt:lpstr>
      <vt:lpstr>    Intermittent cyclic compression </vt:lpstr>
      <vt:lpstr>    Repetitive cyclic compression</vt:lpstr>
      <vt:lpstr>Discussion </vt:lpstr>
      <vt:lpstr>    Specific damping capacity </vt:lpstr>
      <vt:lpstr>    Mechanism of damping energy absorption </vt:lpstr>
      <vt:lpstr>Conclusion</vt:lpstr>
      <vt:lpstr>References</vt:lpstr>
      <vt:lpstr/>
    </vt:vector>
  </TitlesOfParts>
  <Company>The University of Liverpool</Company>
  <LinksUpToDate>false</LinksUpToDate>
  <CharactersWithSpaces>68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ue [mczhang]</dc:creator>
  <cp:keywords/>
  <dc:description/>
  <cp:lastModifiedBy>Zhao, Yuyuan</cp:lastModifiedBy>
  <cp:revision>24</cp:revision>
  <cp:lastPrinted>2018-12-21T10:53:00Z</cp:lastPrinted>
  <dcterms:created xsi:type="dcterms:W3CDTF">2019-02-25T11:09:00Z</dcterms:created>
  <dcterms:modified xsi:type="dcterms:W3CDTF">2019-03-25T10:19:00Z</dcterms:modified>
</cp:coreProperties>
</file>